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5086" w:rsidRPr="008E2E00" w:rsidRDefault="006D5086" w:rsidP="006D5086">
      <w:pPr>
        <w:pStyle w:val="Heading1"/>
        <w:spacing w:before="1"/>
        <w:ind w:left="0" w:firstLine="0"/>
        <w:jc w:val="center"/>
      </w:pPr>
      <w:bookmarkStart w:id="0" w:name="_Toc67949683"/>
      <w:bookmarkStart w:id="1" w:name="_Toc68770644"/>
      <w:bookmarkStart w:id="2" w:name="_Toc68770835"/>
      <w:r w:rsidRPr="008E2E00">
        <w:t>BAB I</w:t>
      </w:r>
      <w:bookmarkEnd w:id="0"/>
      <w:bookmarkEnd w:id="1"/>
      <w:bookmarkEnd w:id="2"/>
    </w:p>
    <w:p w:rsidR="006D5086" w:rsidRPr="008E2E00" w:rsidRDefault="006D5086" w:rsidP="005D7396">
      <w:pPr>
        <w:pStyle w:val="Heading1"/>
        <w:spacing w:before="1"/>
        <w:ind w:left="0" w:firstLine="0"/>
      </w:pPr>
    </w:p>
    <w:p w:rsidR="006D5086" w:rsidRPr="008E2E00" w:rsidRDefault="006D5086" w:rsidP="006D5086">
      <w:pPr>
        <w:pStyle w:val="Heading1"/>
        <w:spacing w:before="1"/>
        <w:ind w:left="0" w:firstLine="0"/>
        <w:jc w:val="center"/>
      </w:pPr>
      <w:bookmarkStart w:id="3" w:name="_Toc67949684"/>
      <w:bookmarkStart w:id="4" w:name="_Toc68770645"/>
      <w:bookmarkStart w:id="5" w:name="_Toc68770836"/>
      <w:r w:rsidRPr="008E2E00">
        <w:t>PENDAHULUAN</w:t>
      </w:r>
      <w:bookmarkEnd w:id="3"/>
      <w:bookmarkEnd w:id="4"/>
      <w:bookmarkEnd w:id="5"/>
    </w:p>
    <w:p w:rsidR="006D5086" w:rsidRPr="008E2E00" w:rsidRDefault="006D5086" w:rsidP="006D5086">
      <w:pPr>
        <w:pStyle w:val="Heading1"/>
        <w:spacing w:before="1"/>
        <w:ind w:left="0" w:firstLine="0"/>
        <w:jc w:val="center"/>
      </w:pPr>
    </w:p>
    <w:p w:rsidR="006D5086" w:rsidRPr="008E2E00" w:rsidRDefault="006D5086" w:rsidP="006D5086">
      <w:pPr>
        <w:pStyle w:val="Heading1"/>
        <w:spacing w:before="1"/>
        <w:ind w:left="0" w:firstLine="0"/>
        <w:jc w:val="center"/>
      </w:pPr>
    </w:p>
    <w:p w:rsidR="006D5086" w:rsidRPr="008E2E00" w:rsidRDefault="006D5086" w:rsidP="004B3406">
      <w:pPr>
        <w:pStyle w:val="Heading2"/>
        <w:numPr>
          <w:ilvl w:val="1"/>
          <w:numId w:val="9"/>
        </w:numPr>
        <w:rPr>
          <w:rFonts w:ascii="Times New Roman" w:hAnsi="Times New Roman" w:cs="Times New Roman"/>
          <w:color w:val="000000" w:themeColor="text1"/>
          <w:sz w:val="24"/>
          <w:szCs w:val="24"/>
        </w:rPr>
      </w:pPr>
      <w:bookmarkStart w:id="6" w:name="_Toc67949685"/>
      <w:bookmarkStart w:id="7" w:name="_Toc68770646"/>
      <w:bookmarkStart w:id="8" w:name="_Toc68770837"/>
      <w:r w:rsidRPr="008E2E00">
        <w:rPr>
          <w:rFonts w:ascii="Times New Roman" w:hAnsi="Times New Roman" w:cs="Times New Roman"/>
          <w:color w:val="000000" w:themeColor="text1"/>
          <w:sz w:val="24"/>
          <w:szCs w:val="24"/>
        </w:rPr>
        <w:t>Latar Belakang</w:t>
      </w:r>
      <w:bookmarkEnd w:id="6"/>
      <w:bookmarkEnd w:id="7"/>
      <w:bookmarkEnd w:id="8"/>
    </w:p>
    <w:p w:rsidR="006D5086" w:rsidRPr="008E2E00" w:rsidRDefault="006D5086" w:rsidP="006D5086">
      <w:pPr>
        <w:pStyle w:val="Heading1"/>
        <w:spacing w:before="1"/>
        <w:ind w:left="720" w:firstLine="0"/>
      </w:pPr>
    </w:p>
    <w:p w:rsidR="00A56446" w:rsidRPr="00A56446" w:rsidRDefault="00A56446" w:rsidP="00732235">
      <w:pPr>
        <w:pStyle w:val="Heading1"/>
        <w:spacing w:before="1" w:line="360" w:lineRule="auto"/>
        <w:ind w:left="0" w:firstLine="720"/>
        <w:jc w:val="both"/>
        <w:rPr>
          <w:rStyle w:val="SubtleEmphasis"/>
          <w:b w:val="0"/>
          <w:i w:val="0"/>
          <w:color w:val="000000" w:themeColor="text1"/>
        </w:rPr>
      </w:pPr>
      <w:bookmarkStart w:id="9" w:name="_Toc67949686"/>
      <w:bookmarkStart w:id="10" w:name="_Toc68770647"/>
      <w:bookmarkStart w:id="11" w:name="_Toc68770838"/>
      <w:bookmarkStart w:id="12" w:name="_Toc67949688"/>
      <w:bookmarkStart w:id="13" w:name="_Toc68770648"/>
      <w:bookmarkStart w:id="14" w:name="_Toc68770839"/>
      <w:r w:rsidRPr="00A56446">
        <w:rPr>
          <w:rStyle w:val="SubtleEmphasis"/>
          <w:b w:val="0"/>
          <w:i w:val="0"/>
          <w:color w:val="000000" w:themeColor="text1"/>
        </w:rPr>
        <w:t>Perkembangan teknologi dalam pembelajaran saat ini berkembang sangat pesat. Anak usia dini pada era sekarang sudah dihadapkan dengan banyak teknologi seperti handphone, televisi, dan komputer</w:t>
      </w:r>
      <w:r w:rsidR="002F0F91">
        <w:rPr>
          <w:rStyle w:val="SubtleEmphasis"/>
          <w:b w:val="0"/>
          <w:i w:val="0"/>
          <w:color w:val="000000" w:themeColor="text1"/>
        </w:rPr>
        <w:t xml:space="preserve"> </w:t>
      </w:r>
      <w:r w:rsidR="002F0F91">
        <w:rPr>
          <w:rStyle w:val="SubtleEmphasis"/>
          <w:b w:val="0"/>
          <w:i w:val="0"/>
          <w:color w:val="000000" w:themeColor="text1"/>
        </w:rPr>
        <w:fldChar w:fldCharType="begin" w:fldLock="1"/>
      </w:r>
      <w:r w:rsidR="00017578">
        <w:rPr>
          <w:rStyle w:val="SubtleEmphasis"/>
          <w:b w:val="0"/>
          <w:i w:val="0"/>
          <w:color w:val="000000" w:themeColor="text1"/>
        </w:rPr>
        <w:instrText>ADDIN CSL_CITATION {"citationItems":[{"id":"ITEM-1","itemData":{"abstract":"Membaca merupakan sebuah proses yang melibatkan kemampuan visual dan kemampuan kognisi. Kedua kemampuan ini diperlukan untuk memberikan lambang-lambang huruf agar dapat dipahami dan menjadi bermakna bagi pembaca. Huruf Hijaiyah adalah huruf yang dipakai dalam kitab suci Al-Qur’an yang terdiri dari 30 huruf dengan beberapa harakat. Mempelajari huruf hijaiyah merupakan suatu langkah awal untuk membaca kitab suci Al-Qur’an. Pembelajaran kemampuan membaca huruf hijaiyah memerlukan strategi yang baik, oleh karena itu pemilihan metode atau media pembelajaran yang tepat dan mempunyai andil besar dalam meningkatkan kemampuan membaca huruf hijaiyah anak. Seiring dengan berkembangnya teknologi mobile khusunya sistem oprasi Android yang bnayak diminati oleh masyarakat dunia, sistem informasi tersebut dipasang di mobile sehingga penggunaan aplikasinya juga bisa digunakan di mana saja dan kapanpun. Konten yang dipelukan oleh pengguna bisa diakses dengan mudah. Dilengkapi fasilitas multimedia yang mampu menggabungkan antara teks, gambar, dan suara dalam satu device. Dalam media edukasi ini, penulis membuat aplikasi untuk mengenalkan huruf hijaiyah beserta suara cara pengucapanya, yang menarik agar anak usia dini tertarik belajar huruf hijaiyah. Aplikasi pintar membaca huruf hijaiyah akan dikembangkan dengan pemrograman berbasis objek yaitu menggunakan DFD, ERD, Flowchart. Menggunakan bahasa pemrograman PHP,desain Jquery Mobile. Anak usia dini didefinisikan kelompok anak yang berada dalam proses pertumbuhan dan perkembangan unik. Mereka memiliki pola pertumbuhan dan perkembangan khusus sesuai dengan tingkat pertumbuhan dan perkembangannya.","author":[{"dropping-particle":"","family":"Noor, Muhammad; Lutviani, Risenna","given":"Megananda","non-dropping-particle":"","parse-names":false,"suffix":""}],"container-title":"Jurnal Sains &amp; Informatika","id":"ITEM-1","issue":"2","issued":{"date-parts":[["2016"]]},"page":"98-106","title":"Aplikasi Pintar Membaca Huruf Hijaiyah pada Anak Usia Dini Berbasis Android","type":"article-journal","volume":"2"},"uris":["http://www.mendeley.com/documents/?uuid=6fb6cebe-9878-4575-8b66-e69a4001fa6c"]}],"mendeley":{"formattedCitation":"(Noor, Muhammad; Lutviani, Risenna, 2016)","plainTextFormattedCitation":"(Noor, Muhammad; Lutviani, Risenna, 2016)","previouslyFormattedCitation":"(Noor, Muhammad; Lutviani, Risenna, 2016)"},"properties":{"noteIndex":0},"schema":"https://github.com/citation-style-language/schema/raw/master/csl-citation.json"}</w:instrText>
      </w:r>
      <w:r w:rsidR="002F0F91">
        <w:rPr>
          <w:rStyle w:val="SubtleEmphasis"/>
          <w:b w:val="0"/>
          <w:i w:val="0"/>
          <w:color w:val="000000" w:themeColor="text1"/>
        </w:rPr>
        <w:fldChar w:fldCharType="separate"/>
      </w:r>
      <w:r w:rsidR="002F0F91" w:rsidRPr="002F0F91">
        <w:rPr>
          <w:rStyle w:val="SubtleEmphasis"/>
          <w:b w:val="0"/>
          <w:i w:val="0"/>
          <w:noProof/>
          <w:color w:val="000000" w:themeColor="text1"/>
        </w:rPr>
        <w:t>(Noor, Muhammad; Lutviani, Risenna, 2016)</w:t>
      </w:r>
      <w:r w:rsidR="002F0F91">
        <w:rPr>
          <w:rStyle w:val="SubtleEmphasis"/>
          <w:b w:val="0"/>
          <w:i w:val="0"/>
          <w:color w:val="000000" w:themeColor="text1"/>
        </w:rPr>
        <w:fldChar w:fldCharType="end"/>
      </w:r>
      <w:r w:rsidRPr="00A56446">
        <w:rPr>
          <w:rStyle w:val="SubtleEmphasis"/>
          <w:b w:val="0"/>
          <w:i w:val="0"/>
          <w:color w:val="000000" w:themeColor="text1"/>
        </w:rPr>
        <w:t xml:space="preserve">. Teknologi dan media yang jika digunakan secara tepat dan bijaksana akan menjadi alat yang efektif untuk pembelajaran. Aplikasi multimedia dapat disajikan dalam bentuk gambar dan animasi, </w:t>
      </w:r>
      <w:r w:rsidR="00117D48">
        <w:rPr>
          <w:rStyle w:val="SubtleEmphasis"/>
          <w:b w:val="0"/>
          <w:i w:val="0"/>
          <w:color w:val="000000" w:themeColor="text1"/>
        </w:rPr>
        <w:t>agar menarik perhatian dan minat anak dalam proses belajar</w:t>
      </w:r>
      <w:r w:rsidRPr="00A56446">
        <w:rPr>
          <w:rStyle w:val="SubtleEmphasis"/>
          <w:b w:val="0"/>
          <w:i w:val="0"/>
          <w:color w:val="000000" w:themeColor="text1"/>
        </w:rPr>
        <w:t xml:space="preserve">, dimana 80% dari 26 responden setuju </w:t>
      </w:r>
      <w:r w:rsidRPr="00A56446">
        <w:rPr>
          <w:rStyle w:val="SubtleEmphasis"/>
          <w:b w:val="0"/>
          <w:i w:val="0"/>
          <w:color w:val="000000" w:themeColor="text1"/>
        </w:rPr>
        <w:fldChar w:fldCharType="begin" w:fldLock="1"/>
      </w:r>
      <w:r w:rsidRPr="00A56446">
        <w:rPr>
          <w:rStyle w:val="SubtleEmphasis"/>
          <w:b w:val="0"/>
          <w:i w:val="0"/>
          <w:color w:val="000000" w:themeColor="text1"/>
        </w:rPr>
        <w:instrText>ADDIN CSL_CITATION {"citationItems":[{"id":"ITEM-1","itemData":{"author":[{"dropping-particle":"","family":"Derajad Wijaya","given":"Herry","non-dropping-particle":"","parse-names":false,"suffix":""},{"dropping-particle":"","family":"Devianto","given":"Yudo","non-dropping-particle":"","parse-names":false,"suffix":""}],"container-title":"International Journal of Computer Techniques (IJCT)","id":"ITEM-1","issue":"1","issued":{"date-parts":[["2019"]]},"page":"57-63","title":"Application of Multimedia in Basic English Vocabulary Learning with the ADDIE Method","type":"article-journal","volume":"6"},"uris":["http://www.mendeley.com/documents/?uuid=3f57dd2d-443d-4443-b829-c52b8e0d74d2"]}],"mendeley":{"formattedCitation":"(Derajad Wijaya &amp; Devianto, 2019)","plainTextFormattedCitation":"(Derajad Wijaya &amp; Devianto, 2019)","previouslyFormattedCitation":"(Derajad Wijaya &amp; Devianto, 2019)"},"properties":{"noteIndex":0},"schema":"https://github.com/citation-style-language/schema/raw/master/csl-citation.json"}</w:instrText>
      </w:r>
      <w:r w:rsidRPr="00A56446">
        <w:rPr>
          <w:rStyle w:val="SubtleEmphasis"/>
          <w:b w:val="0"/>
          <w:i w:val="0"/>
          <w:color w:val="000000" w:themeColor="text1"/>
        </w:rPr>
        <w:fldChar w:fldCharType="separate"/>
      </w:r>
      <w:r w:rsidRPr="00A56446">
        <w:rPr>
          <w:rStyle w:val="SubtleEmphasis"/>
          <w:b w:val="0"/>
          <w:i w:val="0"/>
          <w:noProof/>
          <w:color w:val="000000" w:themeColor="text1"/>
        </w:rPr>
        <w:t>(Derajad Wijaya &amp; Devianto, 2019)</w:t>
      </w:r>
      <w:r w:rsidRPr="00A56446">
        <w:rPr>
          <w:rStyle w:val="SubtleEmphasis"/>
          <w:b w:val="0"/>
          <w:i w:val="0"/>
          <w:color w:val="000000" w:themeColor="text1"/>
        </w:rPr>
        <w:fldChar w:fldCharType="end"/>
      </w:r>
      <w:r w:rsidRPr="00A56446">
        <w:rPr>
          <w:rStyle w:val="SubtleEmphasis"/>
          <w:b w:val="0"/>
          <w:i w:val="0"/>
          <w:color w:val="000000" w:themeColor="text1"/>
        </w:rPr>
        <w:t>.</w:t>
      </w:r>
      <w:bookmarkStart w:id="15" w:name="_Toc67949687"/>
      <w:bookmarkEnd w:id="9"/>
      <w:r w:rsidRPr="00A56446">
        <w:rPr>
          <w:rStyle w:val="SubtleEmphasis"/>
          <w:b w:val="0"/>
          <w:i w:val="0"/>
          <w:color w:val="000000" w:themeColor="text1"/>
        </w:rPr>
        <w:t xml:space="preserve"> Media pembelajaran merupakan suatu perangkat yang dapat digunakan untuk mengirimkan pesan dari pengirim ke penerima, yang dapat merangsang pikiran, perasaan, perhatian, dan minat belajar, sehingga memudahkan proses pembelajaran (Fahrudin, 2019).</w:t>
      </w:r>
      <w:bookmarkEnd w:id="10"/>
      <w:bookmarkEnd w:id="11"/>
      <w:bookmarkEnd w:id="15"/>
    </w:p>
    <w:p w:rsidR="00A56446" w:rsidRPr="00A56446" w:rsidRDefault="00A56446" w:rsidP="00732235">
      <w:pPr>
        <w:pStyle w:val="Heading1"/>
        <w:spacing w:before="1" w:line="360" w:lineRule="auto"/>
        <w:ind w:left="0" w:firstLine="0"/>
        <w:jc w:val="both"/>
        <w:rPr>
          <w:b w:val="0"/>
        </w:rPr>
      </w:pPr>
    </w:p>
    <w:p w:rsidR="004A3D0E" w:rsidRDefault="00A56446" w:rsidP="004A3D0E">
      <w:pPr>
        <w:pStyle w:val="BodyText"/>
        <w:spacing w:line="360" w:lineRule="auto"/>
        <w:ind w:firstLine="720"/>
        <w:jc w:val="both"/>
      </w:pPr>
      <w:r w:rsidRPr="00A56446">
        <w:t>Berdasarkan hasil Global Education Census 2018 dari Cambridge International menunjukkan bahwa anak Indonesia sangat mengenal teknologi melalui media sosial dan media pembelajaran. Terlihat dari hasil penelitian ini bahwa sekolah-sekolah di Indonesia menduduki peringkat tertinggi dalam penggunaan teknologi sebesar 40%. Lebih dari dua pertiga atau 67% anak menggunakan media smartphone di kelas, dan hingga 81% menggunakan smartphone untuk pekerjaan rumah (Hidayat, 2019). Dari fakta tersebut, teknologi sangat memiliki dampak yang besar pada saat ini.</w:t>
      </w:r>
      <w:r w:rsidR="004156DC">
        <w:t xml:space="preserve"> Maka dari itu saya sebagai penulis ingin memanfaatkan teknologi </w:t>
      </w:r>
      <w:r w:rsidR="004156DC">
        <w:rPr>
          <w:i/>
        </w:rPr>
        <w:t>augmented reality</w:t>
      </w:r>
      <w:r w:rsidR="004156DC">
        <w:t xml:space="preserve"> untuk </w:t>
      </w:r>
      <w:r w:rsidR="00357206">
        <w:t xml:space="preserve">media pembelajaran </w:t>
      </w:r>
      <w:r w:rsidR="004156DC">
        <w:t>pengenalan huruf hijaiyah kepada anak usia dini</w:t>
      </w:r>
      <w:r w:rsidR="00357206">
        <w:t xml:space="preserve"> dan anak tunarungu.</w:t>
      </w:r>
    </w:p>
    <w:p w:rsidR="004A3D0E" w:rsidRDefault="004A3D0E" w:rsidP="004A3D0E">
      <w:pPr>
        <w:pStyle w:val="BodyText"/>
        <w:spacing w:line="360" w:lineRule="auto"/>
        <w:ind w:firstLine="720"/>
        <w:jc w:val="both"/>
      </w:pPr>
    </w:p>
    <w:p w:rsidR="00D6372E" w:rsidRPr="001A0E78" w:rsidRDefault="00944B42" w:rsidP="00D6372E">
      <w:pPr>
        <w:adjustRightInd w:val="0"/>
        <w:spacing w:line="360" w:lineRule="auto"/>
        <w:ind w:firstLine="720"/>
        <w:jc w:val="both"/>
        <w:rPr>
          <w:sz w:val="24"/>
          <w:szCs w:val="24"/>
        </w:rPr>
      </w:pPr>
      <w:r w:rsidRPr="00944B42">
        <w:rPr>
          <w:rStyle w:val="Emphasis"/>
          <w:i w:val="0"/>
          <w:sz w:val="24"/>
          <w:szCs w:val="24"/>
        </w:rPr>
        <w:t xml:space="preserve">Belajar huruf hijaiyah </w:t>
      </w:r>
      <w:r>
        <w:rPr>
          <w:rStyle w:val="Emphasis"/>
          <w:i w:val="0"/>
          <w:sz w:val="24"/>
          <w:szCs w:val="24"/>
        </w:rPr>
        <w:t>merupakan</w:t>
      </w:r>
      <w:r w:rsidRPr="00944B42">
        <w:rPr>
          <w:rStyle w:val="Emphasis"/>
          <w:i w:val="0"/>
          <w:sz w:val="24"/>
          <w:szCs w:val="24"/>
        </w:rPr>
        <w:t xml:space="preserve"> </w:t>
      </w:r>
      <w:r>
        <w:rPr>
          <w:rStyle w:val="Emphasis"/>
          <w:i w:val="0"/>
          <w:sz w:val="24"/>
          <w:szCs w:val="24"/>
        </w:rPr>
        <w:t>langkah</w:t>
      </w:r>
      <w:r w:rsidRPr="00944B42">
        <w:rPr>
          <w:rStyle w:val="Emphasis"/>
          <w:i w:val="0"/>
          <w:sz w:val="24"/>
          <w:szCs w:val="24"/>
        </w:rPr>
        <w:t xml:space="preserve"> awal untuk bisa membaca Al-Qur'an. </w:t>
      </w:r>
      <w:r>
        <w:rPr>
          <w:rStyle w:val="Emphasis"/>
          <w:i w:val="0"/>
          <w:sz w:val="24"/>
          <w:szCs w:val="24"/>
        </w:rPr>
        <w:t>dalam</w:t>
      </w:r>
      <w:r w:rsidRPr="00944B42">
        <w:rPr>
          <w:rStyle w:val="Emphasis"/>
          <w:i w:val="0"/>
          <w:sz w:val="24"/>
          <w:szCs w:val="24"/>
        </w:rPr>
        <w:t xml:space="preserve"> meningkatkan kemampuan membaca huruf hijaiyah pada anak usia </w:t>
      </w:r>
      <w:r w:rsidRPr="00944B42">
        <w:rPr>
          <w:rStyle w:val="Emphasis"/>
          <w:i w:val="0"/>
          <w:sz w:val="24"/>
          <w:szCs w:val="24"/>
        </w:rPr>
        <w:lastRenderedPageBreak/>
        <w:t>dini sangat diperlukan pemilihan cara dan metode pembelajaran yang tepat, karena sangat berperan penting dalam proses pembelajaran</w:t>
      </w:r>
      <w:r>
        <w:rPr>
          <w:rStyle w:val="Emphasis"/>
          <w:i w:val="0"/>
          <w:sz w:val="24"/>
          <w:szCs w:val="24"/>
        </w:rPr>
        <w:t xml:space="preserve"> agar</w:t>
      </w:r>
      <w:r w:rsidRPr="00944B42">
        <w:rPr>
          <w:rStyle w:val="Emphasis"/>
          <w:i w:val="0"/>
          <w:sz w:val="24"/>
          <w:szCs w:val="24"/>
        </w:rPr>
        <w:t xml:space="preserve"> lebih bersemangat untuk belajar. Pengenalan huruf hijaiyah tidak hanya diperkenalkan kepada anak normal sejak usia dini, tetapi juga harus diperkenalkan </w:t>
      </w:r>
      <w:r>
        <w:rPr>
          <w:rStyle w:val="Emphasis"/>
          <w:i w:val="0"/>
          <w:sz w:val="24"/>
          <w:szCs w:val="24"/>
        </w:rPr>
        <w:t>kepada anak berkebutuhan khusus</w:t>
      </w:r>
      <w:r w:rsidR="00D6372E">
        <w:rPr>
          <w:rStyle w:val="SubtleEmphasis"/>
          <w:i w:val="0"/>
          <w:color w:val="000000" w:themeColor="text1"/>
          <w:sz w:val="24"/>
          <w:szCs w:val="24"/>
        </w:rPr>
        <w:t xml:space="preserve">, khususnya penderita tunarungu. </w:t>
      </w:r>
      <w:r w:rsidR="00D6372E" w:rsidRPr="00D6372E">
        <w:rPr>
          <w:rStyle w:val="SubtleEmphasis"/>
          <w:i w:val="0"/>
          <w:color w:val="000000" w:themeColor="text1"/>
          <w:sz w:val="24"/>
          <w:szCs w:val="24"/>
        </w:rPr>
        <w:t xml:space="preserve">Tunarungu </w:t>
      </w:r>
      <w:r w:rsidR="00D6372E">
        <w:rPr>
          <w:rStyle w:val="SubtleEmphasis"/>
          <w:i w:val="0"/>
          <w:color w:val="000000" w:themeColor="text1"/>
          <w:sz w:val="24"/>
          <w:szCs w:val="24"/>
        </w:rPr>
        <w:t xml:space="preserve">merupakan gangguan pendengaran </w:t>
      </w:r>
      <w:r w:rsidR="00D6372E" w:rsidRPr="00D6372E">
        <w:rPr>
          <w:rStyle w:val="SubtleEmphasis"/>
          <w:i w:val="0"/>
          <w:color w:val="000000" w:themeColor="text1"/>
          <w:sz w:val="24"/>
          <w:szCs w:val="24"/>
        </w:rPr>
        <w:t>dan tunarungu juga memiliki gangguan bicara, sehingga sering disebut dengan gangguan bicara. Tunarungu adalah anak yang mengalami gangguan pendengaran, sehingga anak yang tuli harus menggunakan bahasa isyarat saat berkomunikasi. Karena abjad jari telah dipatenkan secara internasional, dan bahasa isyarat bervariasi dari satu negara ke negara lain. Permasalahan yang muncul adalah sulitnya penyandang tunarungu untuk mengenal dan mempelajari huruf hijaiyah, dimana sulitnya mencari lebih banyak media pembelajaran, buku dan media elektronik yang dapat digunakan penyandang tunarungu untuk mengenal huruf hijaiyah.</w:t>
      </w:r>
    </w:p>
    <w:p w:rsidR="004A3D0E" w:rsidRPr="004A3D0E" w:rsidRDefault="004A3D0E" w:rsidP="00D6372E">
      <w:pPr>
        <w:pStyle w:val="Quote"/>
        <w:spacing w:line="360" w:lineRule="auto"/>
        <w:ind w:firstLine="720"/>
        <w:jc w:val="both"/>
      </w:pPr>
    </w:p>
    <w:p w:rsidR="00A56446" w:rsidRPr="00A56446" w:rsidRDefault="00A56446" w:rsidP="00732235">
      <w:pPr>
        <w:pStyle w:val="BodyText"/>
        <w:spacing w:line="360" w:lineRule="auto"/>
        <w:ind w:firstLine="720"/>
        <w:jc w:val="both"/>
        <w:rPr>
          <w:rStyle w:val="SubtleEmphasis"/>
          <w:i w:val="0"/>
          <w:color w:val="000000" w:themeColor="text1"/>
        </w:rPr>
      </w:pPr>
      <w:r w:rsidRPr="00A56446">
        <w:rPr>
          <w:rStyle w:val="SubtleEmphasis"/>
          <w:i w:val="0"/>
          <w:color w:val="000000" w:themeColor="text1"/>
        </w:rPr>
        <w:t xml:space="preserve">Proses pengenalan huruf hijaiyah biasanya dilakukan secara manual dengan menggunakan buku Iqra manual yang berisi huruf hijaiyah. Pengenalan dilakukan dengan membaca huruf dan melafalkannya, sehingga proses pengenalan masih kurang menarik dan interaktif terutama bagi anak-anak yang baru mulai belajar Al-quran dan mengenal huruf hijaiyah. Augmented Reality adalah teknologi yang dapat diterapkan pada aplikasi perangkat seluler Android karena sistem Augmented Reality menganalisis objek real-time yang ditangkap di kamera. Konsep Augmented Reality adalah menggabungkan dunia nyata dengan dunia maya, dengan interaktivitas real-time, dan animasi 3D. Teknologi Augmented Reality merupakan salah satu teknologi komputer yang dapat digunakan dalam permainan anak-anak </w:t>
      </w:r>
      <w:r w:rsidRPr="00A56446">
        <w:rPr>
          <w:rStyle w:val="SubtleEmphasis"/>
          <w:i w:val="0"/>
          <w:color w:val="000000" w:themeColor="text1"/>
        </w:rPr>
        <w:fldChar w:fldCharType="begin" w:fldLock="1"/>
      </w:r>
      <w:r w:rsidRPr="00A56446">
        <w:rPr>
          <w:rStyle w:val="SubtleEmphasis"/>
          <w:i w:val="0"/>
          <w:color w:val="000000" w:themeColor="text1"/>
        </w:rPr>
        <w:instrText>ADDIN CSL_CITATION {"citationItems":[{"id":"ITEM-1","itemData":{"DOI":"10.29405/solma.v8i1.3151","ISSN":"2252-584X","abstract":"Saat ini banyak orang tua mulai mengajarkan anaknya membaca sejak dini di rumah, ataupun menyekolahkannya di Taman Kanak – Kanak (TK) yang mengajarkan membaca.  Metode yang sesuai untuk Pendidikan Anak Usia Dini (PAUD) adalah belajar sambil bermain. Metode ini tidak membebani dan tidak ada unsur paksaan. Pemanfaatan Augmented Reality untuk media pengenalan membantu anak belajar membaca dengan menggunakan cara yang menyenangkan, yaitu dengan memindai marker berisi huruf atau suku kata menggunakan kamera perangkat Android. Nantinya akan muncul video animasi, audio pelafalan, dan hewan 3D sesuai huruf atau suku kata dan gambar dalam marker yang dipindai. Desain ini kemudian diimplementasikan dalam sebuah aplikasi untuk sistem operasi Android. Uji coba aplikasi ini dilakukan dengan kedua mitra dari Lab School Permata UHAMKA dan Baitul Ulum Al Isfahani Manfaluthi yang dihadiri oleh para Guru dan Orang Tua Wali murid. Peserta mencoba langsung aplikasi dan memberikan feedback untuk mengetahui sejauh mana aplikasi dapat membantu proses Pembelajaran. Berdasarkan hasil evalusi aplikasi ini terbukti dapat membantu Guru dan orang tua wali murid untuk mempraktekan model belajar Alfabet yang asik dan menyenangkan untuk anak dan muridnya.","author":[{"dropping-particle":"","family":"Sinduningrum","given":"Estu","non-dropping-particle":"","parse-names":false,"suffix":""},{"dropping-particle":"","family":"Rosalina","given":"Rosalina","non-dropping-particle":"","parse-names":false,"suffix":""},{"dropping-particle":"","family":"Hilda","given":"Atiqah Meutia","non-dropping-particle":"","parse-names":false,"suffix":""}],"container-title":"Jurnal SOLMA","id":"ITEM-1","issue":"1","issued":{"date-parts":[["2019"]]},"page":"142","title":"Pemanfaatan Teknologi Augmented Reality Untuk Media Pengenalan Huruf Alfabet Pada Anak Usia Dini","type":"article-journal","volume":"8"},"uris":["http://www.mendeley.com/documents/?uuid=9cc25f8f-5cea-4cd0-9d52-987d4f8ce29e"]}],"mendeley":{"formattedCitation":"(Sinduningrum, Rosalina, &amp; Hilda, 2019)","plainTextFormattedCitation":"(Sinduningrum, Rosalina, &amp; Hilda, 2019)","previouslyFormattedCitation":"(Sinduningrum, Rosalina, &amp; Hilda, 2019)"},"properties":{"noteIndex":0},"schema":"https://github.com/citation-style-language/schema/raw/master/csl-citation.json"}</w:instrText>
      </w:r>
      <w:r w:rsidRPr="00A56446">
        <w:rPr>
          <w:rStyle w:val="SubtleEmphasis"/>
          <w:i w:val="0"/>
          <w:color w:val="000000" w:themeColor="text1"/>
        </w:rPr>
        <w:fldChar w:fldCharType="separate"/>
      </w:r>
      <w:r w:rsidRPr="00A56446">
        <w:rPr>
          <w:rStyle w:val="SubtleEmphasis"/>
          <w:i w:val="0"/>
          <w:noProof/>
          <w:color w:val="000000" w:themeColor="text1"/>
        </w:rPr>
        <w:t>(Sinduningrum, Rosalina, &amp; Hilda, 2019)</w:t>
      </w:r>
      <w:r w:rsidRPr="00A56446">
        <w:rPr>
          <w:rStyle w:val="SubtleEmphasis"/>
          <w:i w:val="0"/>
          <w:color w:val="000000" w:themeColor="text1"/>
        </w:rPr>
        <w:fldChar w:fldCharType="end"/>
      </w:r>
      <w:r w:rsidRPr="00A56446">
        <w:rPr>
          <w:rStyle w:val="SubtleEmphasis"/>
          <w:i w:val="0"/>
          <w:color w:val="000000" w:themeColor="text1"/>
        </w:rPr>
        <w:t>.</w:t>
      </w:r>
    </w:p>
    <w:p w:rsidR="00A56446" w:rsidRPr="00A56446" w:rsidRDefault="00A56446" w:rsidP="00732235">
      <w:pPr>
        <w:pStyle w:val="BodyText"/>
        <w:spacing w:line="360" w:lineRule="auto"/>
        <w:ind w:firstLine="720"/>
        <w:jc w:val="both"/>
        <w:rPr>
          <w:rStyle w:val="SubtleEmphasis"/>
          <w:i w:val="0"/>
          <w:color w:val="000000" w:themeColor="text1"/>
        </w:rPr>
      </w:pPr>
    </w:p>
    <w:p w:rsidR="00A56446" w:rsidRPr="00A56446" w:rsidRDefault="00A56446" w:rsidP="00732235">
      <w:pPr>
        <w:spacing w:line="360" w:lineRule="auto"/>
        <w:ind w:firstLine="720"/>
        <w:jc w:val="both"/>
        <w:rPr>
          <w:rStyle w:val="SubtleEmphasis"/>
          <w:i w:val="0"/>
          <w:iCs w:val="0"/>
          <w:spacing w:val="2"/>
          <w:sz w:val="24"/>
          <w:szCs w:val="24"/>
          <w:shd w:val="clear" w:color="auto" w:fill="F8F6F7"/>
        </w:rPr>
      </w:pPr>
      <w:r w:rsidRPr="00A56446">
        <w:rPr>
          <w:rStyle w:val="SubtleEmphasis"/>
          <w:i w:val="0"/>
          <w:color w:val="000000" w:themeColor="text1"/>
          <w:sz w:val="24"/>
          <w:szCs w:val="24"/>
        </w:rPr>
        <w:t>Berdasarkan uraian dan pertan</w:t>
      </w:r>
      <w:r w:rsidR="004A3D0E">
        <w:rPr>
          <w:rStyle w:val="SubtleEmphasis"/>
          <w:i w:val="0"/>
          <w:color w:val="000000" w:themeColor="text1"/>
          <w:sz w:val="24"/>
          <w:szCs w:val="24"/>
        </w:rPr>
        <w:t xml:space="preserve">yaan diatas maka penulis </w:t>
      </w:r>
      <w:r w:rsidRPr="00A56446">
        <w:rPr>
          <w:rStyle w:val="SubtleEmphasis"/>
          <w:i w:val="0"/>
          <w:color w:val="000000" w:themeColor="text1"/>
          <w:sz w:val="24"/>
          <w:szCs w:val="24"/>
        </w:rPr>
        <w:t xml:space="preserve">tertarik untuk merancang dan membangun sebuah aplikasi berbasis Android salah satunya penggunaan teknologi Augmented Reality yang dapat digunakan untuk </w:t>
      </w:r>
      <w:r w:rsidRPr="00A56446">
        <w:rPr>
          <w:rStyle w:val="SubtleEmphasis"/>
          <w:i w:val="0"/>
          <w:color w:val="000000" w:themeColor="text1"/>
          <w:sz w:val="24"/>
          <w:szCs w:val="24"/>
        </w:rPr>
        <w:lastRenderedPageBreak/>
        <w:t xml:space="preserve">mengenalkan huruf hijaiyah. Konsep dari aplikasi ini merupakan pelengkap dari proses pengenalan huruf hijaiyah. Saat menjalankan aplikasi ini akan mengenali huruf hijayah berdasarkan pola marker nya. </w:t>
      </w:r>
      <w:r w:rsidR="00A925D6">
        <w:rPr>
          <w:rStyle w:val="BodyTextChar"/>
          <w:rFonts w:eastAsiaTheme="minorHAnsi"/>
        </w:rPr>
        <w:t xml:space="preserve">Pengenalan huruf hijaiyah tidak </w:t>
      </w:r>
      <w:r w:rsidRPr="00A56446">
        <w:rPr>
          <w:rStyle w:val="BodyTextChar"/>
          <w:rFonts w:eastAsiaTheme="minorHAnsi"/>
        </w:rPr>
        <w:t>di</w:t>
      </w:r>
      <w:r w:rsidR="00A925D6">
        <w:rPr>
          <w:rStyle w:val="BodyTextChar"/>
          <w:rFonts w:eastAsiaTheme="minorHAnsi"/>
        </w:rPr>
        <w:t xml:space="preserve">perkenalkan kepada anak </w:t>
      </w:r>
      <w:r w:rsidRPr="00A56446">
        <w:rPr>
          <w:rStyle w:val="BodyTextChar"/>
          <w:rFonts w:eastAsiaTheme="minorHAnsi"/>
        </w:rPr>
        <w:t>yang menjalani kehidupan normal</w:t>
      </w:r>
      <w:r w:rsidR="00A925D6">
        <w:rPr>
          <w:rStyle w:val="BodyTextChar"/>
          <w:rFonts w:eastAsiaTheme="minorHAnsi"/>
        </w:rPr>
        <w:t xml:space="preserve"> saja</w:t>
      </w:r>
      <w:r w:rsidRPr="00A56446">
        <w:rPr>
          <w:rStyle w:val="BodyTextChar"/>
          <w:rFonts w:eastAsiaTheme="minorHAnsi"/>
        </w:rPr>
        <w:t xml:space="preserve">, </w:t>
      </w:r>
      <w:r w:rsidR="00A925D6" w:rsidRPr="00A925D6">
        <w:rPr>
          <w:color w:val="333333"/>
          <w:sz w:val="24"/>
          <w:szCs w:val="24"/>
          <w:shd w:val="clear" w:color="auto" w:fill="FFFFFF"/>
        </w:rPr>
        <w:t xml:space="preserve">tetapi juga harus dikenalkan kepada </w:t>
      </w:r>
      <w:r w:rsidR="00A925D6" w:rsidRPr="00A925D6">
        <w:rPr>
          <w:bCs/>
          <w:color w:val="333333"/>
          <w:sz w:val="24"/>
          <w:szCs w:val="24"/>
          <w:shd w:val="clear" w:color="auto" w:fill="FFFFFF"/>
        </w:rPr>
        <w:t>anak-anak</w:t>
      </w:r>
      <w:r w:rsidR="00A925D6" w:rsidRPr="00A925D6">
        <w:rPr>
          <w:color w:val="333333"/>
          <w:sz w:val="24"/>
          <w:szCs w:val="24"/>
          <w:shd w:val="clear" w:color="auto" w:fill="FFFFFF"/>
        </w:rPr>
        <w:t xml:space="preserve"> yang membutuhkan</w:t>
      </w:r>
      <w:r w:rsidR="00A925D6" w:rsidRPr="00A925D6">
        <w:rPr>
          <w:bCs/>
          <w:color w:val="333333"/>
          <w:sz w:val="24"/>
          <w:szCs w:val="24"/>
          <w:shd w:val="clear" w:color="auto" w:fill="FFFFFF"/>
        </w:rPr>
        <w:t>, khususnya</w:t>
      </w:r>
      <w:r w:rsidR="00A925D6" w:rsidRPr="00A925D6">
        <w:rPr>
          <w:color w:val="333333"/>
          <w:sz w:val="24"/>
          <w:szCs w:val="24"/>
          <w:shd w:val="clear" w:color="auto" w:fill="FFFFFF"/>
        </w:rPr>
        <w:t xml:space="preserve"> muslim dan anak tunarungu</w:t>
      </w:r>
      <w:r w:rsidRPr="00A925D6">
        <w:rPr>
          <w:rStyle w:val="BodyTextChar"/>
          <w:rFonts w:eastAsiaTheme="minorHAnsi"/>
        </w:rPr>
        <w:t>.</w:t>
      </w:r>
      <w:r w:rsidRPr="00A56446">
        <w:rPr>
          <w:rStyle w:val="BodyTextChar"/>
          <w:rFonts w:eastAsiaTheme="minorHAnsi"/>
        </w:rPr>
        <w:t xml:space="preserve"> Tunarungu merupakan seseorang yang mengalami kesulitan dalam Mendengar, untuk berkomunikasi dengan penderita tunarungu harus menggunakan bahasa isyarat. Saat ini sangat jarang sekali ditemukan media yang memberikan pengenalan huruf</w:t>
      </w:r>
      <w:r w:rsidRPr="00A56446">
        <w:rPr>
          <w:rStyle w:val="BodyTextChar"/>
          <w:rFonts w:eastAsiaTheme="minorHAnsi"/>
          <w:lang w:val="en-US"/>
        </w:rPr>
        <w:t xml:space="preserve"> hijaiyah</w:t>
      </w:r>
      <w:r w:rsidRPr="00A56446">
        <w:rPr>
          <w:rStyle w:val="BodyTextChar"/>
          <w:rFonts w:eastAsiaTheme="minorHAnsi"/>
        </w:rPr>
        <w:t xml:space="preserve"> untuk penyandang tunarungu. Masalah ini menyebabkan penyandang tunarungu kesulitan dalam belajar huruf hijaiyah. Oleh karena itu, penelitian ini juga dirancang untuk membangun aplikasi pengenalan huruf hijaiyah bagi tunarungu dengan menambahkan fitur tunarungu, sehingga memudahkan bagi penyandang tunarungu dalam mengenal huruf hijaiyah. </w:t>
      </w:r>
      <w:r w:rsidRPr="00A56446">
        <w:rPr>
          <w:rStyle w:val="SubtleEmphasis"/>
          <w:i w:val="0"/>
          <w:color w:val="000000" w:themeColor="text1"/>
          <w:sz w:val="24"/>
          <w:szCs w:val="24"/>
        </w:rPr>
        <w:t>Jika dikenali maka aplikasi akan disediakan dalam bentuk 3D, audio pengucapan dan fitur tunarungu. Diharapkan melalui aplikasi ini dapat menjadi media yang dapat membantu mengenalkan huruf hijaiyah khususnya bagi anak-anak yang baru mulai belajar mengaji dan anak tunarungu.</w:t>
      </w:r>
    </w:p>
    <w:p w:rsidR="00A56446" w:rsidRPr="00A56446" w:rsidRDefault="00A56446" w:rsidP="00732235">
      <w:pPr>
        <w:pStyle w:val="BodyText"/>
        <w:spacing w:line="360" w:lineRule="auto"/>
        <w:ind w:firstLine="720"/>
        <w:jc w:val="both"/>
        <w:rPr>
          <w:rStyle w:val="SubtleEmphasis"/>
          <w:i w:val="0"/>
          <w:color w:val="000000" w:themeColor="text1"/>
        </w:rPr>
      </w:pPr>
    </w:p>
    <w:p w:rsidR="00A56446" w:rsidRPr="00A56446" w:rsidRDefault="00A56446" w:rsidP="00732235">
      <w:pPr>
        <w:pStyle w:val="BodyText"/>
        <w:spacing w:line="360" w:lineRule="auto"/>
        <w:ind w:firstLine="720"/>
        <w:jc w:val="both"/>
        <w:rPr>
          <w:rStyle w:val="Strong"/>
          <w:b w:val="0"/>
        </w:rPr>
      </w:pPr>
      <w:r w:rsidRPr="00A56446">
        <w:rPr>
          <w:rStyle w:val="Strong"/>
          <w:b w:val="0"/>
        </w:rPr>
        <w:t xml:space="preserve">Berdasarkan hasil wawancara dengan guru TPQ Al-Irsyad Lowokdoro Malang, mengatakan bahwa anak </w:t>
      </w:r>
      <w:r w:rsidR="00D6372E">
        <w:rPr>
          <w:rStyle w:val="Strong"/>
          <w:b w:val="0"/>
        </w:rPr>
        <w:t>berusia dini sekitar 3 tahun – 8</w:t>
      </w:r>
      <w:r w:rsidRPr="00A56446">
        <w:rPr>
          <w:rStyle w:val="Strong"/>
          <w:b w:val="0"/>
        </w:rPr>
        <w:t xml:space="preserve"> tahun masih membutuhkan alat bantu yang menggunakan teknologi media pembelajaran yang dapat memudahkan santri anak usia dini dalam mempelajari huruf hijaiyah. Dari permasalahan yang ada maka dapat ditemukan sebuah solusi yaitu dengan memanfaatkan augmented reality, dapat mempelajari huruf hijaiyah dengan lebih nyata serta lebih menyenangkan. Aplikasi ini memiliki fitur augmented Reality dimana pengguna akan melakukan pe</w:t>
      </w:r>
      <w:r w:rsidR="002914BB">
        <w:rPr>
          <w:rStyle w:val="Strong"/>
          <w:b w:val="0"/>
        </w:rPr>
        <w:t>mindaian</w:t>
      </w:r>
      <w:r w:rsidRPr="00A56446">
        <w:rPr>
          <w:rStyle w:val="Strong"/>
          <w:b w:val="0"/>
        </w:rPr>
        <w:t xml:space="preserve"> pada objek gambar yang disediakan.</w:t>
      </w:r>
    </w:p>
    <w:p w:rsidR="0083036E" w:rsidRPr="008E2E00" w:rsidRDefault="0083036E" w:rsidP="004B3406">
      <w:pPr>
        <w:pStyle w:val="Heading2"/>
        <w:numPr>
          <w:ilvl w:val="1"/>
          <w:numId w:val="9"/>
        </w:numPr>
        <w:rPr>
          <w:rFonts w:ascii="Times New Roman" w:hAnsi="Times New Roman" w:cs="Times New Roman"/>
          <w:bCs w:val="0"/>
          <w:color w:val="000000" w:themeColor="text1"/>
          <w:sz w:val="24"/>
          <w:szCs w:val="24"/>
        </w:rPr>
      </w:pPr>
      <w:r w:rsidRPr="008E2E00">
        <w:rPr>
          <w:rFonts w:ascii="Times New Roman" w:hAnsi="Times New Roman" w:cs="Times New Roman"/>
          <w:bCs w:val="0"/>
          <w:color w:val="000000" w:themeColor="text1"/>
          <w:sz w:val="24"/>
          <w:szCs w:val="24"/>
        </w:rPr>
        <w:t>Rumusan Masalah</w:t>
      </w:r>
      <w:bookmarkEnd w:id="12"/>
      <w:bookmarkEnd w:id="13"/>
      <w:bookmarkEnd w:id="14"/>
    </w:p>
    <w:p w:rsidR="006F30CE" w:rsidRPr="008E2E00" w:rsidRDefault="006F30CE" w:rsidP="006F30CE">
      <w:pPr>
        <w:rPr>
          <w:sz w:val="24"/>
          <w:szCs w:val="24"/>
        </w:rPr>
      </w:pPr>
    </w:p>
    <w:p w:rsidR="0083036E" w:rsidRPr="008E2E00" w:rsidRDefault="0083036E" w:rsidP="0083036E">
      <w:pPr>
        <w:pStyle w:val="BodyText"/>
        <w:spacing w:line="480" w:lineRule="auto"/>
        <w:ind w:firstLine="720"/>
        <w:jc w:val="both"/>
        <w:rPr>
          <w:rStyle w:val="Strong"/>
          <w:b w:val="0"/>
        </w:rPr>
      </w:pPr>
      <w:r w:rsidRPr="008E2E00">
        <w:rPr>
          <w:rStyle w:val="Strong"/>
          <w:b w:val="0"/>
        </w:rPr>
        <w:t>Bagaimana merancang aplikasi media pembelajaran</w:t>
      </w:r>
      <w:r w:rsidR="003C7511">
        <w:rPr>
          <w:rStyle w:val="Strong"/>
          <w:b w:val="0"/>
        </w:rPr>
        <w:t xml:space="preserve"> pengenalan huruf hijaiyah yang interaktif untuk anak usia dini dan anak tunarungu dengan</w:t>
      </w:r>
      <w:r w:rsidR="009649E6" w:rsidRPr="008E2E00">
        <w:rPr>
          <w:rStyle w:val="Strong"/>
          <w:b w:val="0"/>
        </w:rPr>
        <w:t xml:space="preserve"> </w:t>
      </w:r>
      <w:r w:rsidR="009649E6" w:rsidRPr="008E2E00">
        <w:rPr>
          <w:rStyle w:val="Strong"/>
          <w:b w:val="0"/>
        </w:rPr>
        <w:lastRenderedPageBreak/>
        <w:t xml:space="preserve">memanfaatkan teknologi </w:t>
      </w:r>
      <w:r w:rsidR="009649E6" w:rsidRPr="008E2E00">
        <w:rPr>
          <w:rStyle w:val="Strong"/>
          <w:b w:val="0"/>
          <w:i/>
        </w:rPr>
        <w:t>Augmented Reality</w:t>
      </w:r>
      <w:r w:rsidR="000513FF" w:rsidRPr="008E2E00">
        <w:rPr>
          <w:rStyle w:val="Strong"/>
          <w:b w:val="0"/>
        </w:rPr>
        <w:t xml:space="preserve"> berbasis Android</w:t>
      </w:r>
      <w:r w:rsidRPr="008E2E00">
        <w:rPr>
          <w:rStyle w:val="Strong"/>
          <w:b w:val="0"/>
        </w:rPr>
        <w:t>.</w:t>
      </w:r>
    </w:p>
    <w:p w:rsidR="0083036E" w:rsidRPr="008E2E00" w:rsidRDefault="0083036E" w:rsidP="004B3406">
      <w:pPr>
        <w:pStyle w:val="Heading2"/>
        <w:numPr>
          <w:ilvl w:val="1"/>
          <w:numId w:val="9"/>
        </w:numPr>
        <w:rPr>
          <w:rFonts w:ascii="Times New Roman" w:hAnsi="Times New Roman" w:cs="Times New Roman"/>
          <w:color w:val="000000" w:themeColor="text1"/>
          <w:sz w:val="24"/>
          <w:szCs w:val="24"/>
        </w:rPr>
      </w:pPr>
      <w:bookmarkStart w:id="16" w:name="_Toc67949689"/>
      <w:bookmarkStart w:id="17" w:name="_Toc68770649"/>
      <w:bookmarkStart w:id="18" w:name="_Toc68770840"/>
      <w:r w:rsidRPr="008E2E00">
        <w:rPr>
          <w:rFonts w:ascii="Times New Roman" w:hAnsi="Times New Roman" w:cs="Times New Roman"/>
          <w:color w:val="000000" w:themeColor="text1"/>
          <w:sz w:val="24"/>
          <w:szCs w:val="24"/>
        </w:rPr>
        <w:t>Tujuan</w:t>
      </w:r>
      <w:bookmarkEnd w:id="16"/>
      <w:bookmarkEnd w:id="17"/>
      <w:bookmarkEnd w:id="18"/>
    </w:p>
    <w:p w:rsidR="006F30CE" w:rsidRPr="008E2E00" w:rsidRDefault="006F30CE" w:rsidP="006F30CE">
      <w:pPr>
        <w:rPr>
          <w:sz w:val="24"/>
          <w:szCs w:val="24"/>
        </w:rPr>
      </w:pPr>
    </w:p>
    <w:p w:rsidR="0083036E" w:rsidRPr="008E2E00" w:rsidRDefault="00430D56" w:rsidP="00430D56">
      <w:pPr>
        <w:pStyle w:val="BodyText"/>
        <w:spacing w:line="480" w:lineRule="auto"/>
        <w:ind w:firstLine="720"/>
        <w:jc w:val="both"/>
        <w:rPr>
          <w:rStyle w:val="Strong"/>
          <w:b w:val="0"/>
        </w:rPr>
      </w:pPr>
      <w:r w:rsidRPr="008E2E00">
        <w:rPr>
          <w:rStyle w:val="Strong"/>
          <w:b w:val="0"/>
        </w:rPr>
        <w:t>Berdasarkan uraian latar belakang dan rumusan masalah yang dihadapi penulis, tujuan yang ingin dicapai adalah membuat aplikasi</w:t>
      </w:r>
      <w:r w:rsidR="00116E6E" w:rsidRPr="008E2E00">
        <w:rPr>
          <w:rStyle w:val="Strong"/>
          <w:b w:val="0"/>
        </w:rPr>
        <w:t xml:space="preserve"> media pembelajaran pengenalan </w:t>
      </w:r>
      <w:r w:rsidR="00C24A6B" w:rsidRPr="008E2E00">
        <w:rPr>
          <w:rStyle w:val="Strong"/>
          <w:b w:val="0"/>
        </w:rPr>
        <w:t>huruf hijaiyah</w:t>
      </w:r>
      <w:r w:rsidR="00077B8B">
        <w:rPr>
          <w:rStyle w:val="Strong"/>
          <w:b w:val="0"/>
        </w:rPr>
        <w:t xml:space="preserve"> yang interaktif untuk anak usia dini dan anak tunarungu</w:t>
      </w:r>
      <w:r w:rsidR="00C24A6B" w:rsidRPr="008E2E00">
        <w:rPr>
          <w:rStyle w:val="Strong"/>
          <w:b w:val="0"/>
        </w:rPr>
        <w:t xml:space="preserve"> </w:t>
      </w:r>
      <w:r w:rsidR="009649E6" w:rsidRPr="008E2E00">
        <w:rPr>
          <w:rStyle w:val="Strong"/>
          <w:b w:val="0"/>
        </w:rPr>
        <w:t xml:space="preserve">menggunakan </w:t>
      </w:r>
      <w:r w:rsidR="009649E6" w:rsidRPr="008E2E00">
        <w:rPr>
          <w:rStyle w:val="Strong"/>
          <w:b w:val="0"/>
          <w:i/>
        </w:rPr>
        <w:t>Augmented Reality</w:t>
      </w:r>
      <w:r w:rsidR="009649E6" w:rsidRPr="008E2E00">
        <w:rPr>
          <w:rStyle w:val="Strong"/>
          <w:b w:val="0"/>
        </w:rPr>
        <w:t xml:space="preserve"> </w:t>
      </w:r>
      <w:r w:rsidRPr="008E2E00">
        <w:rPr>
          <w:rStyle w:val="Strong"/>
          <w:b w:val="0"/>
        </w:rPr>
        <w:t xml:space="preserve">berbasis </w:t>
      </w:r>
      <w:r w:rsidR="000513FF" w:rsidRPr="008E2E00">
        <w:rPr>
          <w:rStyle w:val="Strong"/>
          <w:b w:val="0"/>
        </w:rPr>
        <w:t>Android.</w:t>
      </w:r>
    </w:p>
    <w:p w:rsidR="00430D56" w:rsidRPr="008E2E00" w:rsidRDefault="00430D56" w:rsidP="004B3406">
      <w:pPr>
        <w:pStyle w:val="Heading2"/>
        <w:numPr>
          <w:ilvl w:val="1"/>
          <w:numId w:val="9"/>
        </w:numPr>
        <w:rPr>
          <w:rFonts w:ascii="Times New Roman" w:hAnsi="Times New Roman" w:cs="Times New Roman"/>
          <w:bCs w:val="0"/>
          <w:color w:val="000000" w:themeColor="text1"/>
          <w:sz w:val="24"/>
          <w:szCs w:val="24"/>
        </w:rPr>
      </w:pPr>
      <w:bookmarkStart w:id="19" w:name="_Toc67949690"/>
      <w:bookmarkStart w:id="20" w:name="_Toc68770650"/>
      <w:bookmarkStart w:id="21" w:name="_Toc68770841"/>
      <w:r w:rsidRPr="008E2E00">
        <w:rPr>
          <w:rFonts w:ascii="Times New Roman" w:hAnsi="Times New Roman" w:cs="Times New Roman"/>
          <w:bCs w:val="0"/>
          <w:color w:val="000000" w:themeColor="text1"/>
          <w:sz w:val="24"/>
          <w:szCs w:val="24"/>
        </w:rPr>
        <w:t>Manfaat</w:t>
      </w:r>
      <w:bookmarkEnd w:id="19"/>
      <w:bookmarkEnd w:id="20"/>
      <w:bookmarkEnd w:id="21"/>
    </w:p>
    <w:p w:rsidR="006F30CE" w:rsidRPr="008E2E00" w:rsidRDefault="006F30CE" w:rsidP="006F30CE">
      <w:pPr>
        <w:rPr>
          <w:sz w:val="24"/>
          <w:szCs w:val="24"/>
        </w:rPr>
      </w:pPr>
    </w:p>
    <w:p w:rsidR="00461D64" w:rsidRPr="008E2E00" w:rsidRDefault="002351D4" w:rsidP="004B3406">
      <w:pPr>
        <w:pStyle w:val="BodyText"/>
        <w:numPr>
          <w:ilvl w:val="0"/>
          <w:numId w:val="1"/>
        </w:numPr>
        <w:spacing w:line="480" w:lineRule="auto"/>
        <w:jc w:val="both"/>
        <w:rPr>
          <w:rStyle w:val="Strong"/>
          <w:b w:val="0"/>
        </w:rPr>
      </w:pPr>
      <w:r>
        <w:rPr>
          <w:rStyle w:val="Strong"/>
          <w:b w:val="0"/>
        </w:rPr>
        <w:t>Media tambahan untuk</w:t>
      </w:r>
      <w:r w:rsidR="00461D64" w:rsidRPr="008E2E00">
        <w:rPr>
          <w:rStyle w:val="Strong"/>
          <w:b w:val="0"/>
        </w:rPr>
        <w:t xml:space="preserve"> santri anak usia dini</w:t>
      </w:r>
      <w:r w:rsidR="00504236" w:rsidRPr="008E2E00">
        <w:rPr>
          <w:rStyle w:val="Strong"/>
          <w:b w:val="0"/>
        </w:rPr>
        <w:t xml:space="preserve"> TPQ Al-</w:t>
      </w:r>
      <w:r w:rsidR="00461D64" w:rsidRPr="008E2E00">
        <w:rPr>
          <w:rStyle w:val="Strong"/>
          <w:b w:val="0"/>
        </w:rPr>
        <w:t>Irsya</w:t>
      </w:r>
      <w:r w:rsidR="00116E6E" w:rsidRPr="008E2E00">
        <w:rPr>
          <w:rStyle w:val="Strong"/>
          <w:b w:val="0"/>
        </w:rPr>
        <w:t xml:space="preserve">d dalam mempelajari pengenalan </w:t>
      </w:r>
      <w:r w:rsidR="00C24A6B" w:rsidRPr="008E2E00">
        <w:rPr>
          <w:rStyle w:val="Strong"/>
          <w:b w:val="0"/>
        </w:rPr>
        <w:t>huruf hijaiyah</w:t>
      </w:r>
      <w:r w:rsidR="00150A6B">
        <w:rPr>
          <w:rStyle w:val="Strong"/>
          <w:b w:val="0"/>
        </w:rPr>
        <w:t xml:space="preserve"> dengan memanfaatkan </w:t>
      </w:r>
      <w:r w:rsidR="00150A6B">
        <w:rPr>
          <w:rStyle w:val="Strong"/>
          <w:b w:val="0"/>
          <w:i/>
        </w:rPr>
        <w:t>augmented reality</w:t>
      </w:r>
      <w:r w:rsidR="00732235">
        <w:rPr>
          <w:rStyle w:val="Strong"/>
          <w:b w:val="0"/>
        </w:rPr>
        <w:t xml:space="preserve"> agar menarik minat belajar anak</w:t>
      </w:r>
      <w:r w:rsidR="00461D64" w:rsidRPr="008E2E00">
        <w:rPr>
          <w:rStyle w:val="Strong"/>
          <w:b w:val="0"/>
        </w:rPr>
        <w:t>.</w:t>
      </w:r>
    </w:p>
    <w:p w:rsidR="00461D64" w:rsidRPr="008E2E00" w:rsidRDefault="00461D64" w:rsidP="004B3406">
      <w:pPr>
        <w:pStyle w:val="BodyText"/>
        <w:numPr>
          <w:ilvl w:val="0"/>
          <w:numId w:val="1"/>
        </w:numPr>
        <w:spacing w:line="480" w:lineRule="auto"/>
        <w:jc w:val="both"/>
        <w:rPr>
          <w:rStyle w:val="Strong"/>
          <w:b w:val="0"/>
        </w:rPr>
      </w:pPr>
      <w:r w:rsidRPr="008E2E00">
        <w:rPr>
          <w:rStyle w:val="Strong"/>
          <w:b w:val="0"/>
        </w:rPr>
        <w:t>Memudahkan</w:t>
      </w:r>
      <w:r w:rsidR="008E0EE3">
        <w:rPr>
          <w:rStyle w:val="Strong"/>
          <w:b w:val="0"/>
        </w:rPr>
        <w:t xml:space="preserve"> anak tunarungu dalam mengenal huruf hijaiyah</w:t>
      </w:r>
      <w:r w:rsidR="000327D7">
        <w:rPr>
          <w:rStyle w:val="Strong"/>
          <w:b w:val="0"/>
        </w:rPr>
        <w:t xml:space="preserve"> dengan adanya fitur tunarungu</w:t>
      </w:r>
      <w:r w:rsidRPr="008E2E00">
        <w:rPr>
          <w:rStyle w:val="Strong"/>
          <w:b w:val="0"/>
        </w:rPr>
        <w:t>.</w:t>
      </w:r>
    </w:p>
    <w:p w:rsidR="00461D64" w:rsidRPr="008E2E00" w:rsidRDefault="00461D64" w:rsidP="004B3406">
      <w:pPr>
        <w:pStyle w:val="Heading2"/>
        <w:numPr>
          <w:ilvl w:val="1"/>
          <w:numId w:val="9"/>
        </w:numPr>
        <w:rPr>
          <w:rFonts w:ascii="Times New Roman" w:hAnsi="Times New Roman" w:cs="Times New Roman"/>
          <w:color w:val="000000" w:themeColor="text1"/>
          <w:sz w:val="24"/>
          <w:szCs w:val="24"/>
        </w:rPr>
      </w:pPr>
      <w:bookmarkStart w:id="22" w:name="_Toc67949691"/>
      <w:bookmarkStart w:id="23" w:name="_Toc68770651"/>
      <w:bookmarkStart w:id="24" w:name="_Toc68770842"/>
      <w:r w:rsidRPr="008E2E00">
        <w:rPr>
          <w:rFonts w:ascii="Times New Roman" w:hAnsi="Times New Roman" w:cs="Times New Roman"/>
          <w:color w:val="000000" w:themeColor="text1"/>
          <w:sz w:val="24"/>
          <w:szCs w:val="24"/>
        </w:rPr>
        <w:t>Batasan Masalah</w:t>
      </w:r>
      <w:bookmarkEnd w:id="22"/>
      <w:bookmarkEnd w:id="23"/>
      <w:bookmarkEnd w:id="24"/>
    </w:p>
    <w:p w:rsidR="006F30CE" w:rsidRPr="008E2E00" w:rsidRDefault="006F30CE" w:rsidP="006F30CE">
      <w:pPr>
        <w:rPr>
          <w:sz w:val="24"/>
          <w:szCs w:val="24"/>
        </w:rPr>
      </w:pPr>
    </w:p>
    <w:p w:rsidR="00430D56" w:rsidRPr="008E2E00" w:rsidRDefault="00461D64" w:rsidP="00624C1F">
      <w:pPr>
        <w:pStyle w:val="BodyText"/>
        <w:spacing w:line="480" w:lineRule="auto"/>
        <w:ind w:firstLine="720"/>
        <w:jc w:val="both"/>
        <w:rPr>
          <w:rStyle w:val="Strong"/>
          <w:b w:val="0"/>
        </w:rPr>
      </w:pPr>
      <w:r w:rsidRPr="008E2E00">
        <w:rPr>
          <w:rStyle w:val="Strong"/>
          <w:b w:val="0"/>
        </w:rPr>
        <w:t>Berdasarkan penelitian dalam pembuatan aplikasi ini terdapat batasan-bat</w:t>
      </w:r>
      <w:r w:rsidR="00624C1F" w:rsidRPr="008E2E00">
        <w:rPr>
          <w:rStyle w:val="Strong"/>
          <w:b w:val="0"/>
        </w:rPr>
        <w:t>a</w:t>
      </w:r>
      <w:r w:rsidRPr="008E2E00">
        <w:rPr>
          <w:rStyle w:val="Strong"/>
          <w:b w:val="0"/>
        </w:rPr>
        <w:t>san permasalahan, agar permasalahan yang ditinjau tidak terlalu melebar dan sesuai dengan maksud dan tujuan yang ingin dicapai</w:t>
      </w:r>
      <w:r w:rsidR="00624C1F" w:rsidRPr="008E2E00">
        <w:rPr>
          <w:rStyle w:val="Strong"/>
          <w:b w:val="0"/>
        </w:rPr>
        <w:t>. Adapun batasan-batasan sebagai berikut :</w:t>
      </w:r>
    </w:p>
    <w:p w:rsidR="00624C1F" w:rsidRPr="008E2E00" w:rsidRDefault="00624C1F" w:rsidP="004B3406">
      <w:pPr>
        <w:pStyle w:val="BodyText"/>
        <w:numPr>
          <w:ilvl w:val="0"/>
          <w:numId w:val="2"/>
        </w:numPr>
        <w:spacing w:line="480" w:lineRule="auto"/>
        <w:jc w:val="both"/>
        <w:rPr>
          <w:rStyle w:val="Strong"/>
          <w:b w:val="0"/>
        </w:rPr>
      </w:pPr>
      <w:r w:rsidRPr="008E2E00">
        <w:rPr>
          <w:rStyle w:val="Strong"/>
          <w:b w:val="0"/>
        </w:rPr>
        <w:t>Media yang digunakan untuk menjalankan aplikas</w:t>
      </w:r>
      <w:r w:rsidR="003A67B5" w:rsidRPr="008E2E00">
        <w:rPr>
          <w:rStyle w:val="Strong"/>
          <w:b w:val="0"/>
        </w:rPr>
        <w:t>i hanya melalui telepon pintar A</w:t>
      </w:r>
      <w:r w:rsidRPr="008E2E00">
        <w:rPr>
          <w:rStyle w:val="Strong"/>
          <w:b w:val="0"/>
        </w:rPr>
        <w:t>ndroid.</w:t>
      </w:r>
    </w:p>
    <w:p w:rsidR="00624C1F" w:rsidRPr="008E2E00" w:rsidRDefault="00624C1F" w:rsidP="004B3406">
      <w:pPr>
        <w:pStyle w:val="BodyText"/>
        <w:numPr>
          <w:ilvl w:val="0"/>
          <w:numId w:val="2"/>
        </w:numPr>
        <w:spacing w:line="480" w:lineRule="auto"/>
        <w:jc w:val="both"/>
        <w:rPr>
          <w:rStyle w:val="Strong"/>
          <w:b w:val="0"/>
        </w:rPr>
      </w:pPr>
      <w:r w:rsidRPr="008E2E00">
        <w:rPr>
          <w:rStyle w:val="Strong"/>
          <w:b w:val="0"/>
        </w:rPr>
        <w:t>Aplikas</w:t>
      </w:r>
      <w:r w:rsidR="00E979E9" w:rsidRPr="008E2E00">
        <w:rPr>
          <w:rStyle w:val="Strong"/>
          <w:b w:val="0"/>
        </w:rPr>
        <w:t>i dirancang untuk santri</w:t>
      </w:r>
      <w:r w:rsidR="00602098" w:rsidRPr="008E2E00">
        <w:rPr>
          <w:rStyle w:val="Strong"/>
          <w:b w:val="0"/>
        </w:rPr>
        <w:t xml:space="preserve"> anak berusia dini </w:t>
      </w:r>
      <w:r w:rsidR="009D3807" w:rsidRPr="008E2E00">
        <w:rPr>
          <w:rStyle w:val="Strong"/>
          <w:b w:val="0"/>
        </w:rPr>
        <w:t xml:space="preserve">3 tahun – 8 tahun </w:t>
      </w:r>
      <w:r w:rsidR="00602098" w:rsidRPr="008E2E00">
        <w:rPr>
          <w:rStyle w:val="Strong"/>
          <w:b w:val="0"/>
        </w:rPr>
        <w:t>di</w:t>
      </w:r>
      <w:r w:rsidR="00E979E9" w:rsidRPr="008E2E00">
        <w:rPr>
          <w:rStyle w:val="Strong"/>
          <w:b w:val="0"/>
        </w:rPr>
        <w:t xml:space="preserve"> TPQ Al-</w:t>
      </w:r>
      <w:r w:rsidRPr="008E2E00">
        <w:rPr>
          <w:rStyle w:val="Strong"/>
          <w:b w:val="0"/>
        </w:rPr>
        <w:t>Irsyad L</w:t>
      </w:r>
      <w:r w:rsidR="003114A6" w:rsidRPr="008E2E00">
        <w:rPr>
          <w:rStyle w:val="Strong"/>
          <w:b w:val="0"/>
        </w:rPr>
        <w:t>owokdoro Malang</w:t>
      </w:r>
      <w:r w:rsidRPr="008E2E00">
        <w:rPr>
          <w:rStyle w:val="Strong"/>
          <w:b w:val="0"/>
        </w:rPr>
        <w:t>.</w:t>
      </w:r>
    </w:p>
    <w:p w:rsidR="00AD2E24" w:rsidRPr="008E2E00" w:rsidRDefault="009649E6" w:rsidP="004B3406">
      <w:pPr>
        <w:pStyle w:val="BodyText"/>
        <w:numPr>
          <w:ilvl w:val="0"/>
          <w:numId w:val="2"/>
        </w:numPr>
        <w:spacing w:line="480" w:lineRule="auto"/>
        <w:jc w:val="both"/>
        <w:rPr>
          <w:rStyle w:val="Strong"/>
          <w:b w:val="0"/>
        </w:rPr>
      </w:pPr>
      <w:r w:rsidRPr="008E2E00">
        <w:rPr>
          <w:rStyle w:val="Strong"/>
          <w:b w:val="0"/>
        </w:rPr>
        <w:t xml:space="preserve">Alat atau </w:t>
      </w:r>
      <w:r w:rsidRPr="008E2E00">
        <w:rPr>
          <w:rStyle w:val="Strong"/>
          <w:b w:val="0"/>
          <w:i/>
        </w:rPr>
        <w:t>software</w:t>
      </w:r>
      <w:r w:rsidRPr="008E2E00">
        <w:rPr>
          <w:rStyle w:val="Strong"/>
          <w:b w:val="0"/>
        </w:rPr>
        <w:t xml:space="preserve"> pembuatan aplikasi ini yaitu Unity</w:t>
      </w:r>
      <w:r w:rsidR="00AD2E24" w:rsidRPr="008E2E00">
        <w:rPr>
          <w:rStyle w:val="Strong"/>
          <w:b w:val="0"/>
        </w:rPr>
        <w:t>.</w:t>
      </w:r>
    </w:p>
    <w:p w:rsidR="00AD2E24" w:rsidRPr="008E2E00" w:rsidRDefault="00376ED5" w:rsidP="004B3406">
      <w:pPr>
        <w:pStyle w:val="BodyText"/>
        <w:numPr>
          <w:ilvl w:val="0"/>
          <w:numId w:val="2"/>
        </w:numPr>
        <w:spacing w:line="480" w:lineRule="auto"/>
        <w:jc w:val="both"/>
        <w:rPr>
          <w:rStyle w:val="Strong"/>
          <w:b w:val="0"/>
        </w:rPr>
      </w:pPr>
      <w:r w:rsidRPr="008E2E00">
        <w:rPr>
          <w:rStyle w:val="Strong"/>
          <w:b w:val="0"/>
        </w:rPr>
        <w:lastRenderedPageBreak/>
        <w:t xml:space="preserve">Dalam pengenalan </w:t>
      </w:r>
      <w:r w:rsidR="00C24A6B" w:rsidRPr="008E2E00">
        <w:rPr>
          <w:rStyle w:val="Strong"/>
          <w:b w:val="0"/>
        </w:rPr>
        <w:t>huruf hijaiyah</w:t>
      </w:r>
      <w:r w:rsidR="00AD2E24" w:rsidRPr="008E2E00">
        <w:rPr>
          <w:rStyle w:val="Strong"/>
          <w:b w:val="0"/>
        </w:rPr>
        <w:t xml:space="preserve"> </w:t>
      </w:r>
      <w:r w:rsidR="003A67B5" w:rsidRPr="008E2E00">
        <w:rPr>
          <w:rStyle w:val="SubtleEmphasis"/>
          <w:i w:val="0"/>
          <w:color w:val="000000" w:themeColor="text1"/>
        </w:rPr>
        <w:t>disediakan dalam bentuk 3D</w:t>
      </w:r>
      <w:r w:rsidR="00D6051C" w:rsidRPr="008E2E00">
        <w:rPr>
          <w:rStyle w:val="SubtleEmphasis"/>
          <w:i w:val="0"/>
          <w:color w:val="000000" w:themeColor="text1"/>
        </w:rPr>
        <w:t>, audio pengucapan</w:t>
      </w:r>
      <w:r w:rsidR="006F1EE2" w:rsidRPr="008E2E00">
        <w:rPr>
          <w:rStyle w:val="SubtleEmphasis"/>
          <w:i w:val="0"/>
          <w:color w:val="000000" w:themeColor="text1"/>
        </w:rPr>
        <w:t>,</w:t>
      </w:r>
      <w:r w:rsidR="0064632B" w:rsidRPr="008E2E00">
        <w:rPr>
          <w:rStyle w:val="SubtleEmphasis"/>
          <w:i w:val="0"/>
          <w:color w:val="000000" w:themeColor="text1"/>
        </w:rPr>
        <w:t xml:space="preserve"> fitur tunarungu,</w:t>
      </w:r>
      <w:r w:rsidR="006F1EE2" w:rsidRPr="008E2E00">
        <w:rPr>
          <w:rStyle w:val="SubtleEmphasis"/>
          <w:i w:val="0"/>
          <w:color w:val="000000" w:themeColor="text1"/>
        </w:rPr>
        <w:t xml:space="preserve"> </w:t>
      </w:r>
      <w:r w:rsidR="003A67B5" w:rsidRPr="008E2E00">
        <w:rPr>
          <w:rStyle w:val="SubtleEmphasis"/>
          <w:i w:val="0"/>
          <w:color w:val="000000" w:themeColor="text1"/>
        </w:rPr>
        <w:t>kuis</w:t>
      </w:r>
      <w:r w:rsidR="006F1EE2" w:rsidRPr="008E2E00">
        <w:rPr>
          <w:rStyle w:val="SubtleEmphasis"/>
          <w:i w:val="0"/>
          <w:color w:val="000000" w:themeColor="text1"/>
        </w:rPr>
        <w:t xml:space="preserve"> dan pembelajaran video</w:t>
      </w:r>
      <w:r w:rsidR="009649E6" w:rsidRPr="008E2E00">
        <w:rPr>
          <w:rStyle w:val="SubtleEmphasis"/>
          <w:i w:val="0"/>
          <w:color w:val="000000" w:themeColor="text1"/>
        </w:rPr>
        <w:t>.</w:t>
      </w:r>
    </w:p>
    <w:p w:rsidR="00AD2E24" w:rsidRPr="008E2E00" w:rsidRDefault="003A67B5" w:rsidP="004B3406">
      <w:pPr>
        <w:pStyle w:val="BodyText"/>
        <w:numPr>
          <w:ilvl w:val="0"/>
          <w:numId w:val="2"/>
        </w:numPr>
        <w:spacing w:line="480" w:lineRule="auto"/>
        <w:jc w:val="both"/>
        <w:rPr>
          <w:rStyle w:val="Strong"/>
          <w:b w:val="0"/>
        </w:rPr>
      </w:pPr>
      <w:r w:rsidRPr="008E2E00">
        <w:rPr>
          <w:rStyle w:val="Strong"/>
          <w:b w:val="0"/>
        </w:rPr>
        <w:t xml:space="preserve">Versi android minimum </w:t>
      </w:r>
      <w:r w:rsidR="009A7397">
        <w:rPr>
          <w:rStyle w:val="Strong"/>
          <w:b w:val="0"/>
        </w:rPr>
        <w:t xml:space="preserve">dan fitur tunarungu </w:t>
      </w:r>
      <w:r w:rsidRPr="008E2E00">
        <w:rPr>
          <w:rStyle w:val="Strong"/>
          <w:b w:val="0"/>
        </w:rPr>
        <w:t>5</w:t>
      </w:r>
      <w:r w:rsidR="00AD2E24" w:rsidRPr="008E2E00">
        <w:rPr>
          <w:rStyle w:val="Strong"/>
          <w:b w:val="0"/>
        </w:rPr>
        <w:t>.0</w:t>
      </w:r>
    </w:p>
    <w:p w:rsidR="003938CC" w:rsidRPr="008E2E00" w:rsidRDefault="002245F8" w:rsidP="004B3406">
      <w:pPr>
        <w:pStyle w:val="BodyText"/>
        <w:numPr>
          <w:ilvl w:val="0"/>
          <w:numId w:val="2"/>
        </w:numPr>
        <w:spacing w:line="480" w:lineRule="auto"/>
        <w:jc w:val="both"/>
        <w:rPr>
          <w:b/>
          <w:bCs/>
          <w:color w:val="000000" w:themeColor="text1"/>
        </w:rPr>
      </w:pPr>
      <w:r w:rsidRPr="008E2E00">
        <w:rPr>
          <w:bCs/>
          <w:i/>
          <w:color w:val="000000" w:themeColor="text1"/>
          <w:bdr w:val="none" w:sz="0" w:space="0" w:color="auto" w:frame="1"/>
          <w:shd w:val="clear" w:color="auto" w:fill="FFFFFF"/>
          <w:lang w:val="en-US"/>
        </w:rPr>
        <w:t>Augmented Reality</w:t>
      </w:r>
      <w:r w:rsidRPr="008E2E00">
        <w:rPr>
          <w:bCs/>
          <w:color w:val="000000" w:themeColor="text1"/>
          <w:bdr w:val="none" w:sz="0" w:space="0" w:color="auto" w:frame="1"/>
          <w:shd w:val="clear" w:color="auto" w:fill="FFFFFF"/>
          <w:lang w:val="en-US"/>
        </w:rPr>
        <w:t xml:space="preserve"> yang digunakan adalah </w:t>
      </w:r>
      <w:r w:rsidR="003938CC" w:rsidRPr="008E2E00">
        <w:rPr>
          <w:bCs/>
          <w:i/>
          <w:color w:val="000000" w:themeColor="text1"/>
          <w:bdr w:val="none" w:sz="0" w:space="0" w:color="auto" w:frame="1"/>
          <w:shd w:val="clear" w:color="auto" w:fill="FFFFFF"/>
          <w:lang w:val="id-ID"/>
        </w:rPr>
        <w:t>Marker Based Tracking</w:t>
      </w:r>
      <w:r w:rsidR="006F1EE2" w:rsidRPr="008E2E00">
        <w:rPr>
          <w:bCs/>
          <w:i/>
          <w:color w:val="000000" w:themeColor="text1"/>
          <w:bdr w:val="none" w:sz="0" w:space="0" w:color="auto" w:frame="1"/>
          <w:shd w:val="clear" w:color="auto" w:fill="FFFFFF"/>
          <w:lang w:val="en-US"/>
        </w:rPr>
        <w:t>.</w:t>
      </w:r>
    </w:p>
    <w:p w:rsidR="009879C0" w:rsidRPr="00A32D24" w:rsidRDefault="00800453" w:rsidP="00A32D24">
      <w:pPr>
        <w:pStyle w:val="BodyText"/>
        <w:numPr>
          <w:ilvl w:val="0"/>
          <w:numId w:val="2"/>
        </w:numPr>
        <w:spacing w:line="480" w:lineRule="auto"/>
        <w:jc w:val="both"/>
        <w:rPr>
          <w:bCs/>
          <w:color w:val="000000" w:themeColor="text1"/>
          <w:bdr w:val="none" w:sz="0" w:space="0" w:color="auto" w:frame="1"/>
          <w:shd w:val="clear" w:color="auto" w:fill="FFFFFF"/>
          <w:lang w:val="en-US"/>
        </w:rPr>
      </w:pPr>
      <w:r w:rsidRPr="00A32D24">
        <w:rPr>
          <w:bCs/>
          <w:color w:val="000000" w:themeColor="text1"/>
          <w:bdr w:val="none" w:sz="0" w:space="0" w:color="auto" w:frame="1"/>
          <w:shd w:val="clear" w:color="auto" w:fill="FFFFFF"/>
          <w:lang w:val="en-US"/>
        </w:rPr>
        <w:t xml:space="preserve">Aplikasi pengenalan huruf hijayah terdapat fitur </w:t>
      </w:r>
      <w:r w:rsidR="00A32D24">
        <w:rPr>
          <w:bCs/>
          <w:color w:val="000000" w:themeColor="text1"/>
          <w:bdr w:val="none" w:sz="0" w:space="0" w:color="auto" w:frame="1"/>
          <w:shd w:val="clear" w:color="auto" w:fill="FFFFFF"/>
          <w:lang w:val="en-US"/>
        </w:rPr>
        <w:t>untuk</w:t>
      </w:r>
      <w:r w:rsidRPr="00A32D24">
        <w:rPr>
          <w:bCs/>
          <w:color w:val="000000" w:themeColor="text1"/>
          <w:bdr w:val="none" w:sz="0" w:space="0" w:color="auto" w:frame="1"/>
          <w:shd w:val="clear" w:color="auto" w:fill="FFFFFF"/>
          <w:lang w:val="en-US"/>
        </w:rPr>
        <w:t xml:space="preserve"> kebutuhan khusus , khusus penderita tunarungu</w:t>
      </w:r>
      <w:r w:rsidR="00A32D24">
        <w:rPr>
          <w:bCs/>
          <w:color w:val="000000" w:themeColor="text1"/>
          <w:bdr w:val="none" w:sz="0" w:space="0" w:color="auto" w:frame="1"/>
          <w:shd w:val="clear" w:color="auto" w:fill="FFFFFF"/>
          <w:lang w:val="en-US"/>
        </w:rPr>
        <w:t>.</w:t>
      </w:r>
    </w:p>
    <w:p w:rsidR="00F50CC4" w:rsidRPr="008E2E00" w:rsidRDefault="00F50CC4" w:rsidP="004B3406">
      <w:pPr>
        <w:pStyle w:val="BodyText"/>
        <w:numPr>
          <w:ilvl w:val="0"/>
          <w:numId w:val="2"/>
        </w:numPr>
        <w:spacing w:line="480" w:lineRule="auto"/>
        <w:jc w:val="both"/>
        <w:rPr>
          <w:b/>
          <w:bCs/>
          <w:color w:val="000000" w:themeColor="text1"/>
        </w:rPr>
      </w:pPr>
      <w:r w:rsidRPr="008E2E00">
        <w:rPr>
          <w:bCs/>
          <w:color w:val="000000" w:themeColor="text1"/>
          <w:bdr w:val="none" w:sz="0" w:space="0" w:color="auto" w:frame="1"/>
          <w:shd w:val="clear" w:color="auto" w:fill="FFFFFF"/>
          <w:lang w:val="en-US"/>
        </w:rPr>
        <w:t xml:space="preserve">Aplikasi hanya menampilkan pengenalan </w:t>
      </w:r>
      <w:r w:rsidR="00C24A6B" w:rsidRPr="008E2E00">
        <w:rPr>
          <w:bCs/>
          <w:color w:val="000000" w:themeColor="text1"/>
          <w:bdr w:val="none" w:sz="0" w:space="0" w:color="auto" w:frame="1"/>
          <w:shd w:val="clear" w:color="auto" w:fill="FFFFFF"/>
          <w:lang w:val="en-US"/>
        </w:rPr>
        <w:t>huruf hijaiyah</w:t>
      </w:r>
      <w:r w:rsidR="00C24A6B">
        <w:rPr>
          <w:bCs/>
          <w:color w:val="000000" w:themeColor="text1"/>
          <w:bdr w:val="none" w:sz="0" w:space="0" w:color="auto" w:frame="1"/>
          <w:shd w:val="clear" w:color="auto" w:fill="FFFFFF"/>
          <w:lang w:val="en-US"/>
        </w:rPr>
        <w:t xml:space="preserve"> dengan tanda baca fathah</w:t>
      </w:r>
      <w:r w:rsidRPr="008E2E00">
        <w:rPr>
          <w:bCs/>
          <w:color w:val="000000" w:themeColor="text1"/>
          <w:bdr w:val="none" w:sz="0" w:space="0" w:color="auto" w:frame="1"/>
          <w:shd w:val="clear" w:color="auto" w:fill="FFFFFF"/>
          <w:lang w:val="en-US"/>
        </w:rPr>
        <w:t>.</w:t>
      </w:r>
    </w:p>
    <w:p w:rsidR="00AD2E24" w:rsidRPr="008E2E00" w:rsidRDefault="00AD2E24" w:rsidP="004B3406">
      <w:pPr>
        <w:pStyle w:val="Heading2"/>
        <w:numPr>
          <w:ilvl w:val="1"/>
          <w:numId w:val="9"/>
        </w:numPr>
        <w:rPr>
          <w:rFonts w:ascii="Times New Roman" w:hAnsi="Times New Roman" w:cs="Times New Roman"/>
          <w:bCs w:val="0"/>
          <w:color w:val="000000" w:themeColor="text1"/>
          <w:sz w:val="24"/>
          <w:szCs w:val="24"/>
        </w:rPr>
      </w:pPr>
      <w:bookmarkStart w:id="25" w:name="_Toc67949692"/>
      <w:bookmarkStart w:id="26" w:name="_Toc68770652"/>
      <w:bookmarkStart w:id="27" w:name="_Toc68770843"/>
      <w:r w:rsidRPr="008E2E00">
        <w:rPr>
          <w:rFonts w:ascii="Times New Roman" w:hAnsi="Times New Roman" w:cs="Times New Roman"/>
          <w:bCs w:val="0"/>
          <w:color w:val="000000" w:themeColor="text1"/>
          <w:sz w:val="24"/>
          <w:szCs w:val="24"/>
        </w:rPr>
        <w:t>Metodologi Penelitian</w:t>
      </w:r>
      <w:bookmarkEnd w:id="25"/>
      <w:bookmarkEnd w:id="26"/>
      <w:bookmarkEnd w:id="27"/>
    </w:p>
    <w:p w:rsidR="006F30CE" w:rsidRPr="008E2E00" w:rsidRDefault="006F30CE" w:rsidP="006F30CE">
      <w:pPr>
        <w:rPr>
          <w:sz w:val="24"/>
          <w:szCs w:val="24"/>
        </w:rPr>
      </w:pPr>
    </w:p>
    <w:p w:rsidR="00504236" w:rsidRPr="008E2E00" w:rsidRDefault="00504236" w:rsidP="00504236">
      <w:pPr>
        <w:pStyle w:val="BodyText"/>
        <w:spacing w:line="480" w:lineRule="auto"/>
        <w:ind w:firstLine="720"/>
        <w:jc w:val="both"/>
        <w:rPr>
          <w:rStyle w:val="Strong"/>
          <w:b w:val="0"/>
        </w:rPr>
      </w:pPr>
      <w:r w:rsidRPr="008E2E00">
        <w:t xml:space="preserve">Metodologi penelitian adalah proses ilmiah atau metode memperoleh data yang akan digunakan untuk tujuan penelitian. Melalui metode ini peneliti akan lebih terarah dan sistematis, </w:t>
      </w:r>
      <w:r w:rsidRPr="008E2E00">
        <w:rPr>
          <w:rStyle w:val="Strong"/>
          <w:b w:val="0"/>
        </w:rPr>
        <w:t>sekaligus sebagai kerangka berpikir bagi pengembangan penelitian kearah penarikan kesimpulan secara ilmiah. Metodologi penelitian mencakup aspek – aspek sebagai berikut :</w:t>
      </w:r>
    </w:p>
    <w:p w:rsidR="00AD2E24" w:rsidRPr="008E2E00" w:rsidRDefault="00AD2E24" w:rsidP="004B3406">
      <w:pPr>
        <w:pStyle w:val="Heading3"/>
        <w:numPr>
          <w:ilvl w:val="2"/>
          <w:numId w:val="9"/>
        </w:numPr>
        <w:rPr>
          <w:rStyle w:val="Strong"/>
          <w:rFonts w:ascii="Times New Roman" w:hAnsi="Times New Roman" w:cs="Times New Roman"/>
          <w:b/>
          <w:bCs/>
          <w:color w:val="000000" w:themeColor="text1"/>
          <w:sz w:val="24"/>
          <w:szCs w:val="24"/>
        </w:rPr>
      </w:pPr>
      <w:bookmarkStart w:id="28" w:name="_Toc67949693"/>
      <w:bookmarkStart w:id="29" w:name="_Toc68770653"/>
      <w:bookmarkStart w:id="30" w:name="_Toc68770844"/>
      <w:r w:rsidRPr="008E2E00">
        <w:rPr>
          <w:rFonts w:ascii="Times New Roman" w:hAnsi="Times New Roman" w:cs="Times New Roman"/>
          <w:color w:val="000000" w:themeColor="text1"/>
          <w:sz w:val="24"/>
          <w:szCs w:val="24"/>
        </w:rPr>
        <w:t>Tempat dan Waktu Penelitian</w:t>
      </w:r>
      <w:bookmarkEnd w:id="28"/>
      <w:bookmarkEnd w:id="29"/>
      <w:bookmarkEnd w:id="30"/>
    </w:p>
    <w:p w:rsidR="00BC431E" w:rsidRPr="008E2E00" w:rsidRDefault="00BC431E" w:rsidP="00BC431E">
      <w:pPr>
        <w:rPr>
          <w:sz w:val="24"/>
          <w:szCs w:val="24"/>
        </w:rPr>
      </w:pPr>
    </w:p>
    <w:p w:rsidR="00931901" w:rsidRPr="008E2E00" w:rsidRDefault="00931901" w:rsidP="00931901">
      <w:pPr>
        <w:spacing w:after="240" w:line="360" w:lineRule="auto"/>
        <w:ind w:firstLine="720"/>
        <w:rPr>
          <w:sz w:val="24"/>
          <w:szCs w:val="24"/>
        </w:rPr>
      </w:pPr>
      <w:r w:rsidRPr="008E2E00">
        <w:rPr>
          <w:sz w:val="24"/>
          <w:szCs w:val="24"/>
        </w:rPr>
        <w:t>Berikut ini adalah tempat dan waktu yang digunakan oleh penulis selama masa pengerjaan proposal Pra Tugas Akhir ini :</w:t>
      </w:r>
    </w:p>
    <w:p w:rsidR="00931901" w:rsidRPr="008E2E00" w:rsidRDefault="00931901" w:rsidP="00931901">
      <w:pPr>
        <w:spacing w:line="360" w:lineRule="auto"/>
        <w:rPr>
          <w:sz w:val="24"/>
          <w:szCs w:val="24"/>
        </w:rPr>
      </w:pPr>
      <w:r w:rsidRPr="008E2E00">
        <w:rPr>
          <w:sz w:val="24"/>
          <w:szCs w:val="24"/>
        </w:rPr>
        <w:t>Tempat</w:t>
      </w:r>
      <w:r w:rsidRPr="008E2E00">
        <w:rPr>
          <w:sz w:val="24"/>
          <w:szCs w:val="24"/>
        </w:rPr>
        <w:tab/>
        <w:t>: TPQ Al-Irsyad Lowokdoro Malang</w:t>
      </w:r>
    </w:p>
    <w:p w:rsidR="00931901" w:rsidRPr="008E2E00" w:rsidRDefault="00931901" w:rsidP="002B0A6C">
      <w:pPr>
        <w:spacing w:line="360" w:lineRule="auto"/>
        <w:rPr>
          <w:sz w:val="24"/>
          <w:szCs w:val="24"/>
        </w:rPr>
      </w:pPr>
      <w:r w:rsidRPr="008E2E00">
        <w:rPr>
          <w:sz w:val="24"/>
          <w:szCs w:val="24"/>
        </w:rPr>
        <w:t>Waktu</w:t>
      </w:r>
      <w:r w:rsidRPr="008E2E00">
        <w:rPr>
          <w:sz w:val="24"/>
          <w:szCs w:val="24"/>
        </w:rPr>
        <w:tab/>
      </w:r>
      <w:r w:rsidRPr="008E2E00">
        <w:rPr>
          <w:sz w:val="24"/>
          <w:szCs w:val="24"/>
        </w:rPr>
        <w:tab/>
        <w:t xml:space="preserve">: </w:t>
      </w:r>
      <w:r w:rsidR="00553228" w:rsidRPr="008E2E00">
        <w:rPr>
          <w:sz w:val="24"/>
          <w:szCs w:val="24"/>
        </w:rPr>
        <w:t xml:space="preserve">Dilakukan </w:t>
      </w:r>
      <w:r w:rsidR="00A835F1" w:rsidRPr="008E2E00">
        <w:rPr>
          <w:sz w:val="24"/>
          <w:szCs w:val="24"/>
        </w:rPr>
        <w:t>M</w:t>
      </w:r>
      <w:r w:rsidR="00553228" w:rsidRPr="008E2E00">
        <w:rPr>
          <w:sz w:val="24"/>
          <w:szCs w:val="24"/>
        </w:rPr>
        <w:t>ulai Maret 2021</w:t>
      </w:r>
      <w:r w:rsidRPr="008E2E00">
        <w:rPr>
          <w:sz w:val="24"/>
          <w:szCs w:val="24"/>
        </w:rPr>
        <w:t xml:space="preserve"> </w:t>
      </w:r>
    </w:p>
    <w:p w:rsidR="00931901" w:rsidRPr="008E2E00" w:rsidRDefault="00931901" w:rsidP="004B3406">
      <w:pPr>
        <w:pStyle w:val="Heading3"/>
        <w:numPr>
          <w:ilvl w:val="2"/>
          <w:numId w:val="9"/>
        </w:numPr>
        <w:rPr>
          <w:rFonts w:ascii="Times New Roman" w:hAnsi="Times New Roman" w:cs="Times New Roman"/>
          <w:color w:val="000000" w:themeColor="text1"/>
          <w:sz w:val="24"/>
          <w:szCs w:val="24"/>
        </w:rPr>
      </w:pPr>
      <w:bookmarkStart w:id="31" w:name="_Toc67949694"/>
      <w:bookmarkStart w:id="32" w:name="_Toc68770654"/>
      <w:bookmarkStart w:id="33" w:name="_Toc68770845"/>
      <w:r w:rsidRPr="008E2E00">
        <w:rPr>
          <w:rFonts w:ascii="Times New Roman" w:hAnsi="Times New Roman" w:cs="Times New Roman"/>
          <w:color w:val="000000" w:themeColor="text1"/>
          <w:sz w:val="24"/>
          <w:szCs w:val="24"/>
        </w:rPr>
        <w:t>Alat dan Bahan Penelitian</w:t>
      </w:r>
      <w:bookmarkEnd w:id="31"/>
      <w:bookmarkEnd w:id="32"/>
      <w:bookmarkEnd w:id="33"/>
    </w:p>
    <w:p w:rsidR="00931901" w:rsidRPr="008E2E00" w:rsidRDefault="00931901" w:rsidP="00931901">
      <w:pPr>
        <w:pStyle w:val="Heading1"/>
        <w:spacing w:before="1"/>
        <w:ind w:left="0" w:right="2535" w:firstLine="0"/>
      </w:pPr>
    </w:p>
    <w:p w:rsidR="008C36AF" w:rsidRPr="008E2E00" w:rsidRDefault="008C36AF" w:rsidP="008C36AF">
      <w:pPr>
        <w:spacing w:after="240" w:line="360" w:lineRule="auto"/>
        <w:ind w:firstLine="720"/>
        <w:jc w:val="both"/>
        <w:rPr>
          <w:sz w:val="24"/>
          <w:szCs w:val="24"/>
        </w:rPr>
      </w:pPr>
      <w:r w:rsidRPr="008E2E00">
        <w:rPr>
          <w:sz w:val="24"/>
          <w:szCs w:val="24"/>
        </w:rPr>
        <w:t>Berikut ini adalah beberapa perangkat lunak (</w:t>
      </w:r>
      <w:r w:rsidRPr="008E2E00">
        <w:rPr>
          <w:i/>
          <w:iCs/>
          <w:sz w:val="24"/>
          <w:szCs w:val="24"/>
        </w:rPr>
        <w:t>software</w:t>
      </w:r>
      <w:r w:rsidRPr="008E2E00">
        <w:rPr>
          <w:sz w:val="24"/>
          <w:szCs w:val="24"/>
        </w:rPr>
        <w:t>) dan perangkat keras (</w:t>
      </w:r>
      <w:r w:rsidRPr="008E2E00">
        <w:rPr>
          <w:i/>
          <w:sz w:val="24"/>
          <w:szCs w:val="24"/>
        </w:rPr>
        <w:t>hardware</w:t>
      </w:r>
      <w:r w:rsidRPr="008E2E00">
        <w:rPr>
          <w:sz w:val="24"/>
          <w:szCs w:val="24"/>
        </w:rPr>
        <w:t>) yang digunakan oleh penulis untuk mengerjakan projek aplikasi pada proposal  Pra Tugas Akhir hingga laporan Tugas Akhir ini:</w:t>
      </w:r>
    </w:p>
    <w:p w:rsidR="00931901" w:rsidRPr="008E2E00" w:rsidRDefault="008C36AF" w:rsidP="008C36AF">
      <w:pPr>
        <w:pStyle w:val="Heading1"/>
        <w:spacing w:before="1" w:line="360" w:lineRule="auto"/>
        <w:ind w:left="0" w:right="2535" w:firstLine="0"/>
        <w:rPr>
          <w:b w:val="0"/>
        </w:rPr>
      </w:pPr>
      <w:bookmarkStart w:id="34" w:name="_Toc67949695"/>
      <w:bookmarkStart w:id="35" w:name="_Toc68770655"/>
      <w:bookmarkStart w:id="36" w:name="_Toc68770846"/>
      <w:r w:rsidRPr="008E2E00">
        <w:rPr>
          <w:b w:val="0"/>
        </w:rPr>
        <w:lastRenderedPageBreak/>
        <w:t>Perangkat Lunak</w:t>
      </w:r>
      <w:r w:rsidRPr="008E2E00">
        <w:rPr>
          <w:b w:val="0"/>
        </w:rPr>
        <w:tab/>
        <w:t>:</w:t>
      </w:r>
      <w:r w:rsidRPr="008E2E00">
        <w:rPr>
          <w:b w:val="0"/>
        </w:rPr>
        <w:tab/>
        <w:t>Adobe Photoshop CS6</w:t>
      </w:r>
      <w:bookmarkEnd w:id="34"/>
      <w:bookmarkEnd w:id="35"/>
      <w:bookmarkEnd w:id="36"/>
    </w:p>
    <w:p w:rsidR="00913566" w:rsidRPr="008E2E00" w:rsidRDefault="00913566" w:rsidP="008C36AF">
      <w:pPr>
        <w:pStyle w:val="Heading1"/>
        <w:spacing w:before="1" w:line="360" w:lineRule="auto"/>
        <w:ind w:left="0" w:right="2535" w:firstLine="0"/>
        <w:rPr>
          <w:b w:val="0"/>
        </w:rPr>
      </w:pPr>
      <w:r w:rsidRPr="008E2E00">
        <w:rPr>
          <w:b w:val="0"/>
        </w:rPr>
        <w:tab/>
      </w:r>
      <w:r w:rsidRPr="008E2E00">
        <w:rPr>
          <w:b w:val="0"/>
        </w:rPr>
        <w:tab/>
      </w:r>
      <w:r w:rsidRPr="008E2E00">
        <w:rPr>
          <w:b w:val="0"/>
        </w:rPr>
        <w:tab/>
      </w:r>
      <w:r w:rsidRPr="008E2E00">
        <w:rPr>
          <w:b w:val="0"/>
        </w:rPr>
        <w:tab/>
      </w:r>
      <w:bookmarkStart w:id="37" w:name="_Toc68770656"/>
      <w:bookmarkStart w:id="38" w:name="_Toc68770847"/>
      <w:r w:rsidRPr="008E2E00">
        <w:rPr>
          <w:b w:val="0"/>
        </w:rPr>
        <w:t>CorelDraw</w:t>
      </w:r>
      <w:bookmarkEnd w:id="37"/>
      <w:bookmarkEnd w:id="38"/>
    </w:p>
    <w:p w:rsidR="008C36AF" w:rsidRPr="008E2E00" w:rsidRDefault="008C36AF" w:rsidP="008C36AF">
      <w:pPr>
        <w:pStyle w:val="Heading1"/>
        <w:spacing w:before="1" w:line="360" w:lineRule="auto"/>
        <w:ind w:left="0" w:right="2535" w:firstLine="0"/>
        <w:rPr>
          <w:b w:val="0"/>
        </w:rPr>
      </w:pPr>
      <w:r w:rsidRPr="008E2E00">
        <w:rPr>
          <w:b w:val="0"/>
        </w:rPr>
        <w:tab/>
      </w:r>
      <w:r w:rsidRPr="008E2E00">
        <w:rPr>
          <w:b w:val="0"/>
        </w:rPr>
        <w:tab/>
      </w:r>
      <w:r w:rsidRPr="008E2E00">
        <w:rPr>
          <w:b w:val="0"/>
        </w:rPr>
        <w:tab/>
      </w:r>
      <w:r w:rsidRPr="008E2E00">
        <w:rPr>
          <w:b w:val="0"/>
        </w:rPr>
        <w:tab/>
      </w:r>
      <w:bookmarkStart w:id="39" w:name="_Toc68770657"/>
      <w:bookmarkStart w:id="40" w:name="_Toc68770848"/>
      <w:r w:rsidR="003938CC" w:rsidRPr="008E2E00">
        <w:rPr>
          <w:b w:val="0"/>
        </w:rPr>
        <w:t>Unity</w:t>
      </w:r>
      <w:bookmarkEnd w:id="39"/>
      <w:bookmarkEnd w:id="40"/>
    </w:p>
    <w:p w:rsidR="008C36AF" w:rsidRPr="008E2E00" w:rsidRDefault="008C36AF" w:rsidP="008C36AF">
      <w:pPr>
        <w:pStyle w:val="Heading1"/>
        <w:spacing w:before="1" w:line="360" w:lineRule="auto"/>
        <w:ind w:left="0" w:right="2535" w:firstLine="0"/>
        <w:rPr>
          <w:b w:val="0"/>
        </w:rPr>
      </w:pPr>
      <w:r w:rsidRPr="008E2E00">
        <w:rPr>
          <w:b w:val="0"/>
        </w:rPr>
        <w:tab/>
      </w:r>
      <w:r w:rsidRPr="008E2E00">
        <w:rPr>
          <w:b w:val="0"/>
        </w:rPr>
        <w:tab/>
      </w:r>
      <w:r w:rsidRPr="008E2E00">
        <w:rPr>
          <w:b w:val="0"/>
        </w:rPr>
        <w:tab/>
      </w:r>
      <w:r w:rsidRPr="008E2E00">
        <w:rPr>
          <w:b w:val="0"/>
        </w:rPr>
        <w:tab/>
      </w:r>
      <w:bookmarkStart w:id="41" w:name="_Toc68770658"/>
      <w:bookmarkStart w:id="42" w:name="_Toc68770849"/>
      <w:r w:rsidR="003938CC" w:rsidRPr="008E2E00">
        <w:rPr>
          <w:b w:val="0"/>
        </w:rPr>
        <w:t>Vuforia</w:t>
      </w:r>
      <w:bookmarkEnd w:id="41"/>
      <w:bookmarkEnd w:id="42"/>
    </w:p>
    <w:p w:rsidR="003938CC" w:rsidRPr="008E2E00" w:rsidRDefault="003938CC" w:rsidP="008C36AF">
      <w:pPr>
        <w:pStyle w:val="Heading1"/>
        <w:spacing w:before="1" w:line="360" w:lineRule="auto"/>
        <w:ind w:left="0" w:right="2535" w:firstLine="0"/>
        <w:rPr>
          <w:b w:val="0"/>
        </w:rPr>
      </w:pPr>
      <w:r w:rsidRPr="008E2E00">
        <w:rPr>
          <w:b w:val="0"/>
        </w:rPr>
        <w:tab/>
      </w:r>
      <w:r w:rsidRPr="008E2E00">
        <w:rPr>
          <w:b w:val="0"/>
        </w:rPr>
        <w:tab/>
      </w:r>
      <w:r w:rsidRPr="008E2E00">
        <w:rPr>
          <w:b w:val="0"/>
        </w:rPr>
        <w:tab/>
      </w:r>
      <w:r w:rsidRPr="008E2E00">
        <w:rPr>
          <w:b w:val="0"/>
        </w:rPr>
        <w:tab/>
      </w:r>
      <w:bookmarkStart w:id="43" w:name="_Toc68770659"/>
      <w:bookmarkStart w:id="44" w:name="_Toc68770850"/>
      <w:r w:rsidRPr="008E2E00">
        <w:rPr>
          <w:b w:val="0"/>
        </w:rPr>
        <w:t>Blender</w:t>
      </w:r>
      <w:bookmarkEnd w:id="43"/>
      <w:bookmarkEnd w:id="44"/>
    </w:p>
    <w:p w:rsidR="003938CC" w:rsidRPr="008E2E00" w:rsidRDefault="003938CC" w:rsidP="008C36AF">
      <w:pPr>
        <w:pStyle w:val="Heading1"/>
        <w:spacing w:before="1" w:line="360" w:lineRule="auto"/>
        <w:ind w:left="0" w:right="2535" w:firstLine="0"/>
        <w:rPr>
          <w:b w:val="0"/>
        </w:rPr>
      </w:pPr>
      <w:r w:rsidRPr="008E2E00">
        <w:rPr>
          <w:b w:val="0"/>
        </w:rPr>
        <w:tab/>
      </w:r>
      <w:r w:rsidRPr="008E2E00">
        <w:rPr>
          <w:b w:val="0"/>
        </w:rPr>
        <w:tab/>
      </w:r>
      <w:r w:rsidRPr="008E2E00">
        <w:rPr>
          <w:b w:val="0"/>
        </w:rPr>
        <w:tab/>
      </w:r>
      <w:r w:rsidRPr="008E2E00">
        <w:rPr>
          <w:b w:val="0"/>
        </w:rPr>
        <w:tab/>
      </w:r>
    </w:p>
    <w:p w:rsidR="008C36AF" w:rsidRPr="008E2E00" w:rsidRDefault="008C36AF" w:rsidP="008C36AF">
      <w:pPr>
        <w:pStyle w:val="Heading1"/>
        <w:spacing w:before="1" w:line="360" w:lineRule="auto"/>
        <w:ind w:left="0" w:firstLine="0"/>
        <w:rPr>
          <w:b w:val="0"/>
        </w:rPr>
      </w:pPr>
      <w:bookmarkStart w:id="45" w:name="_Toc67949698"/>
      <w:bookmarkStart w:id="46" w:name="_Toc68770660"/>
      <w:bookmarkStart w:id="47" w:name="_Toc68770851"/>
      <w:r w:rsidRPr="008E2E00">
        <w:rPr>
          <w:b w:val="0"/>
        </w:rPr>
        <w:t>Perangkat Keras</w:t>
      </w:r>
      <w:r w:rsidRPr="008E2E00">
        <w:rPr>
          <w:b w:val="0"/>
        </w:rPr>
        <w:tab/>
        <w:t>:</w:t>
      </w:r>
      <w:r w:rsidRPr="008E2E00">
        <w:rPr>
          <w:b w:val="0"/>
        </w:rPr>
        <w:tab/>
        <w:t>Komputer AMD FX(tm)-6300, AMD Radeon R7</w:t>
      </w:r>
      <w:bookmarkEnd w:id="45"/>
      <w:bookmarkEnd w:id="46"/>
      <w:bookmarkEnd w:id="47"/>
    </w:p>
    <w:p w:rsidR="008C36AF" w:rsidRPr="008E2E00" w:rsidRDefault="008C36AF" w:rsidP="008C36AF">
      <w:pPr>
        <w:pStyle w:val="Heading1"/>
        <w:spacing w:before="1" w:line="360" w:lineRule="auto"/>
        <w:ind w:left="0" w:firstLine="0"/>
        <w:rPr>
          <w:b w:val="0"/>
        </w:rPr>
      </w:pPr>
      <w:r w:rsidRPr="008E2E00">
        <w:rPr>
          <w:b w:val="0"/>
        </w:rPr>
        <w:tab/>
      </w:r>
      <w:r w:rsidRPr="008E2E00">
        <w:rPr>
          <w:b w:val="0"/>
        </w:rPr>
        <w:tab/>
      </w:r>
      <w:r w:rsidRPr="008E2E00">
        <w:rPr>
          <w:b w:val="0"/>
        </w:rPr>
        <w:tab/>
      </w:r>
      <w:r w:rsidRPr="008E2E00">
        <w:rPr>
          <w:b w:val="0"/>
        </w:rPr>
        <w:tab/>
      </w:r>
      <w:bookmarkStart w:id="48" w:name="_Toc67949699"/>
      <w:bookmarkStart w:id="49" w:name="_Toc68770661"/>
      <w:bookmarkStart w:id="50" w:name="_Toc68770852"/>
      <w:r w:rsidRPr="008E2E00">
        <w:rPr>
          <w:b w:val="0"/>
        </w:rPr>
        <w:t>200 Series, 8 GB RAM, 1000</w:t>
      </w:r>
      <w:r w:rsidR="00202706" w:rsidRPr="008E2E00">
        <w:rPr>
          <w:b w:val="0"/>
        </w:rPr>
        <w:t xml:space="preserve"> GB HDD, Windows</w:t>
      </w:r>
      <w:bookmarkEnd w:id="48"/>
      <w:bookmarkEnd w:id="49"/>
      <w:bookmarkEnd w:id="50"/>
    </w:p>
    <w:p w:rsidR="00202706" w:rsidRPr="008E2E00" w:rsidRDefault="00202706" w:rsidP="008C36AF">
      <w:pPr>
        <w:pStyle w:val="Heading1"/>
        <w:spacing w:before="1" w:line="360" w:lineRule="auto"/>
        <w:ind w:left="0" w:firstLine="0"/>
        <w:rPr>
          <w:b w:val="0"/>
        </w:rPr>
      </w:pPr>
      <w:r w:rsidRPr="008E2E00">
        <w:rPr>
          <w:b w:val="0"/>
        </w:rPr>
        <w:tab/>
      </w:r>
      <w:r w:rsidRPr="008E2E00">
        <w:rPr>
          <w:b w:val="0"/>
        </w:rPr>
        <w:tab/>
      </w:r>
      <w:r w:rsidRPr="008E2E00">
        <w:rPr>
          <w:b w:val="0"/>
        </w:rPr>
        <w:tab/>
      </w:r>
      <w:r w:rsidRPr="008E2E00">
        <w:rPr>
          <w:b w:val="0"/>
        </w:rPr>
        <w:tab/>
      </w:r>
      <w:bookmarkStart w:id="51" w:name="_Toc67949700"/>
      <w:bookmarkStart w:id="52" w:name="_Toc68770662"/>
      <w:bookmarkStart w:id="53" w:name="_Toc68770853"/>
      <w:r w:rsidRPr="008E2E00">
        <w:rPr>
          <w:b w:val="0"/>
        </w:rPr>
        <w:t>8.1 Pro</w:t>
      </w:r>
      <w:bookmarkEnd w:id="51"/>
      <w:bookmarkEnd w:id="52"/>
      <w:bookmarkEnd w:id="53"/>
    </w:p>
    <w:p w:rsidR="00584671" w:rsidRPr="008E2E00" w:rsidRDefault="00202706" w:rsidP="008C36AF">
      <w:pPr>
        <w:pStyle w:val="Heading1"/>
        <w:spacing w:before="1" w:line="360" w:lineRule="auto"/>
        <w:ind w:left="0" w:firstLine="0"/>
        <w:rPr>
          <w:b w:val="0"/>
        </w:rPr>
      </w:pPr>
      <w:r w:rsidRPr="008E2E00">
        <w:rPr>
          <w:b w:val="0"/>
        </w:rPr>
        <w:tab/>
      </w:r>
      <w:r w:rsidRPr="008E2E00">
        <w:rPr>
          <w:b w:val="0"/>
        </w:rPr>
        <w:tab/>
      </w:r>
      <w:r w:rsidRPr="008E2E00">
        <w:rPr>
          <w:b w:val="0"/>
        </w:rPr>
        <w:tab/>
      </w:r>
      <w:r w:rsidRPr="008E2E00">
        <w:rPr>
          <w:b w:val="0"/>
        </w:rPr>
        <w:tab/>
      </w:r>
      <w:bookmarkStart w:id="54" w:name="_Toc67949701"/>
      <w:bookmarkStart w:id="55" w:name="_Toc68770663"/>
      <w:bookmarkStart w:id="56" w:name="_Toc68770854"/>
      <w:r w:rsidRPr="008E2E00">
        <w:rPr>
          <w:b w:val="0"/>
        </w:rPr>
        <w:t>Smartphone Realme 3 (3/64 GB)</w:t>
      </w:r>
      <w:bookmarkEnd w:id="54"/>
      <w:bookmarkEnd w:id="55"/>
      <w:bookmarkEnd w:id="56"/>
    </w:p>
    <w:p w:rsidR="00B303D2" w:rsidRPr="008E2E00" w:rsidRDefault="00584671" w:rsidP="004B3406">
      <w:pPr>
        <w:pStyle w:val="Heading3"/>
        <w:numPr>
          <w:ilvl w:val="2"/>
          <w:numId w:val="9"/>
        </w:numPr>
        <w:rPr>
          <w:rFonts w:ascii="Times New Roman" w:hAnsi="Times New Roman" w:cs="Times New Roman"/>
          <w:sz w:val="24"/>
          <w:szCs w:val="24"/>
        </w:rPr>
      </w:pPr>
      <w:bookmarkStart w:id="57" w:name="_Toc67949702"/>
      <w:bookmarkStart w:id="58" w:name="_Toc68770664"/>
      <w:bookmarkStart w:id="59" w:name="_Toc68770855"/>
      <w:r w:rsidRPr="008E2E00">
        <w:rPr>
          <w:rFonts w:ascii="Times New Roman" w:hAnsi="Times New Roman" w:cs="Times New Roman"/>
          <w:color w:val="000000" w:themeColor="text1"/>
          <w:sz w:val="24"/>
          <w:szCs w:val="24"/>
        </w:rPr>
        <w:t>Pengumpulan Data</w:t>
      </w:r>
      <w:bookmarkEnd w:id="57"/>
      <w:bookmarkEnd w:id="58"/>
      <w:bookmarkEnd w:id="59"/>
      <w:r w:rsidR="00B303D2" w:rsidRPr="008E2E00">
        <w:rPr>
          <w:rFonts w:ascii="Times New Roman" w:hAnsi="Times New Roman" w:cs="Times New Roman"/>
          <w:sz w:val="24"/>
          <w:szCs w:val="24"/>
        </w:rPr>
        <w:br/>
      </w:r>
    </w:p>
    <w:p w:rsidR="00584671" w:rsidRPr="008E2E00" w:rsidRDefault="00743694" w:rsidP="00C20518">
      <w:pPr>
        <w:pStyle w:val="Heading1"/>
        <w:spacing w:line="360" w:lineRule="auto"/>
        <w:ind w:left="0" w:firstLine="709"/>
        <w:jc w:val="both"/>
        <w:rPr>
          <w:rStyle w:val="SubtleEmphasis"/>
          <w:b w:val="0"/>
          <w:i w:val="0"/>
          <w:color w:val="000000" w:themeColor="text1"/>
        </w:rPr>
      </w:pPr>
      <w:bookmarkStart w:id="60" w:name="_Toc67949703"/>
      <w:bookmarkStart w:id="61" w:name="_Toc68770665"/>
      <w:bookmarkStart w:id="62" w:name="_Toc68770856"/>
      <w:r>
        <w:rPr>
          <w:rStyle w:val="SubtleEmphasis"/>
          <w:b w:val="0"/>
          <w:i w:val="0"/>
          <w:color w:val="000000" w:themeColor="text1"/>
        </w:rPr>
        <w:t xml:space="preserve">Pada penulisan proposal </w:t>
      </w:r>
      <w:r w:rsidR="00584671" w:rsidRPr="008E2E00">
        <w:rPr>
          <w:rStyle w:val="SubtleEmphasis"/>
          <w:b w:val="0"/>
          <w:i w:val="0"/>
          <w:color w:val="000000" w:themeColor="text1"/>
        </w:rPr>
        <w:t>Tugas Akhir ini, teknik pengumpulan data yang penulis gunakan adalah sebagai berikut :</w:t>
      </w:r>
      <w:bookmarkEnd w:id="60"/>
      <w:bookmarkEnd w:id="61"/>
      <w:bookmarkEnd w:id="62"/>
    </w:p>
    <w:p w:rsidR="00584671" w:rsidRPr="008E2E00" w:rsidRDefault="00584671" w:rsidP="00B303D2">
      <w:pPr>
        <w:pStyle w:val="Heading1"/>
        <w:spacing w:line="360" w:lineRule="auto"/>
        <w:ind w:left="0" w:firstLine="0"/>
        <w:jc w:val="both"/>
        <w:rPr>
          <w:rStyle w:val="SubtleEmphasis"/>
          <w:b w:val="0"/>
          <w:i w:val="0"/>
          <w:color w:val="000000" w:themeColor="text1"/>
        </w:rPr>
      </w:pPr>
    </w:p>
    <w:p w:rsidR="00584671" w:rsidRPr="008E2E00" w:rsidRDefault="0006699F" w:rsidP="004B3406">
      <w:pPr>
        <w:pStyle w:val="Heading1"/>
        <w:numPr>
          <w:ilvl w:val="0"/>
          <w:numId w:val="3"/>
        </w:numPr>
        <w:spacing w:line="360" w:lineRule="auto"/>
        <w:jc w:val="both"/>
        <w:rPr>
          <w:rStyle w:val="SubtleEmphasis"/>
          <w:b w:val="0"/>
          <w:i w:val="0"/>
          <w:color w:val="000000" w:themeColor="text1"/>
        </w:rPr>
      </w:pPr>
      <w:bookmarkStart w:id="63" w:name="_Toc68770666"/>
      <w:bookmarkStart w:id="64" w:name="_Toc68770857"/>
      <w:r w:rsidRPr="008E2E00">
        <w:rPr>
          <w:rStyle w:val="SubtleEmphasis"/>
          <w:b w:val="0"/>
          <w:i w:val="0"/>
          <w:color w:val="000000" w:themeColor="text1"/>
        </w:rPr>
        <w:t>Wawancara</w:t>
      </w:r>
      <w:bookmarkEnd w:id="63"/>
      <w:bookmarkEnd w:id="64"/>
    </w:p>
    <w:p w:rsidR="0050542C" w:rsidRPr="008E2E00" w:rsidRDefault="0006699F" w:rsidP="0050542C">
      <w:pPr>
        <w:pStyle w:val="Heading1"/>
        <w:spacing w:line="360" w:lineRule="auto"/>
        <w:ind w:left="720" w:firstLine="0"/>
        <w:jc w:val="both"/>
        <w:rPr>
          <w:rStyle w:val="SubtleEmphasis"/>
          <w:b w:val="0"/>
          <w:i w:val="0"/>
          <w:color w:val="000000" w:themeColor="text1"/>
        </w:rPr>
      </w:pPr>
      <w:bookmarkStart w:id="65" w:name="_Toc67949705"/>
      <w:bookmarkStart w:id="66" w:name="_Toc68770667"/>
      <w:bookmarkStart w:id="67" w:name="_Toc68770858"/>
      <w:r w:rsidRPr="008E2E00">
        <w:rPr>
          <w:b w:val="0"/>
        </w:rPr>
        <w:t xml:space="preserve">Wawancara sebagai bentuk komunikasi secara verbal untuk memperoleh informasi, dengan cara </w:t>
      </w:r>
      <w:bookmarkEnd w:id="65"/>
      <w:bookmarkEnd w:id="66"/>
      <w:bookmarkEnd w:id="67"/>
      <w:r w:rsidR="00A925D6">
        <w:rPr>
          <w:b w:val="0"/>
        </w:rPr>
        <w:t>berkomunikasi secara langsung di tempat.</w:t>
      </w:r>
    </w:p>
    <w:p w:rsidR="0050542C" w:rsidRPr="008E2E00" w:rsidRDefault="0050542C" w:rsidP="0050542C">
      <w:pPr>
        <w:pStyle w:val="Heading1"/>
        <w:spacing w:line="360" w:lineRule="auto"/>
        <w:ind w:left="720" w:firstLine="0"/>
        <w:jc w:val="both"/>
        <w:rPr>
          <w:rStyle w:val="SubtleEmphasis"/>
          <w:b w:val="0"/>
          <w:i w:val="0"/>
          <w:color w:val="000000" w:themeColor="text1"/>
        </w:rPr>
      </w:pPr>
    </w:p>
    <w:p w:rsidR="0006699F" w:rsidRPr="008E2E00" w:rsidRDefault="0006699F" w:rsidP="004B3406">
      <w:pPr>
        <w:pStyle w:val="Heading1"/>
        <w:numPr>
          <w:ilvl w:val="0"/>
          <w:numId w:val="3"/>
        </w:numPr>
        <w:spacing w:line="360" w:lineRule="auto"/>
        <w:jc w:val="both"/>
        <w:rPr>
          <w:rStyle w:val="SubtleEmphasis"/>
          <w:b w:val="0"/>
          <w:i w:val="0"/>
          <w:color w:val="000000" w:themeColor="text1"/>
        </w:rPr>
      </w:pPr>
      <w:bookmarkStart w:id="68" w:name="_Toc68770668"/>
      <w:bookmarkStart w:id="69" w:name="_Toc68770859"/>
      <w:bookmarkStart w:id="70" w:name="_Toc67949707"/>
      <w:r w:rsidRPr="008E2E00">
        <w:rPr>
          <w:rStyle w:val="SubtleEmphasis"/>
          <w:b w:val="0"/>
          <w:i w:val="0"/>
          <w:color w:val="000000" w:themeColor="text1"/>
        </w:rPr>
        <w:t>Observasi</w:t>
      </w:r>
      <w:bookmarkEnd w:id="68"/>
      <w:bookmarkEnd w:id="69"/>
    </w:p>
    <w:p w:rsidR="0006699F" w:rsidRPr="008E2E00" w:rsidRDefault="0006699F" w:rsidP="0006699F">
      <w:pPr>
        <w:pStyle w:val="Heading1"/>
        <w:spacing w:line="360" w:lineRule="auto"/>
        <w:ind w:left="720" w:firstLine="0"/>
        <w:jc w:val="both"/>
        <w:rPr>
          <w:rStyle w:val="SubtleEmphasis"/>
          <w:b w:val="0"/>
          <w:i w:val="0"/>
          <w:color w:val="000000" w:themeColor="text1"/>
        </w:rPr>
      </w:pPr>
      <w:bookmarkStart w:id="71" w:name="_Toc68770669"/>
      <w:bookmarkStart w:id="72" w:name="_Toc68770860"/>
      <w:bookmarkEnd w:id="70"/>
      <w:r w:rsidRPr="008E2E00">
        <w:rPr>
          <w:rStyle w:val="SubtleEmphasis"/>
          <w:b w:val="0"/>
          <w:i w:val="0"/>
          <w:color w:val="000000" w:themeColor="text1"/>
        </w:rPr>
        <w:t>Mengumpulkan data dengan mengamati langsung objek penelitian dan mencatat secara sistematis masalah dan kendala yang muncul pada objek penelitian.</w:t>
      </w:r>
      <w:bookmarkEnd w:id="71"/>
      <w:bookmarkEnd w:id="72"/>
    </w:p>
    <w:p w:rsidR="0006699F" w:rsidRPr="008E2E00" w:rsidRDefault="0006699F" w:rsidP="008D660A">
      <w:pPr>
        <w:pStyle w:val="Heading1"/>
        <w:spacing w:line="360" w:lineRule="auto"/>
        <w:ind w:left="709" w:firstLine="0"/>
        <w:jc w:val="both"/>
        <w:rPr>
          <w:rStyle w:val="SubtleEmphasis"/>
          <w:b w:val="0"/>
          <w:i w:val="0"/>
          <w:color w:val="000000" w:themeColor="text1"/>
        </w:rPr>
      </w:pPr>
    </w:p>
    <w:p w:rsidR="0006699F" w:rsidRPr="008E2E00" w:rsidRDefault="0006699F" w:rsidP="004B3406">
      <w:pPr>
        <w:pStyle w:val="Heading1"/>
        <w:numPr>
          <w:ilvl w:val="0"/>
          <w:numId w:val="3"/>
        </w:numPr>
        <w:spacing w:line="360" w:lineRule="auto"/>
        <w:jc w:val="both"/>
        <w:rPr>
          <w:rStyle w:val="SubtleEmphasis"/>
          <w:b w:val="0"/>
          <w:i w:val="0"/>
          <w:color w:val="000000" w:themeColor="text1"/>
        </w:rPr>
      </w:pPr>
      <w:bookmarkStart w:id="73" w:name="_Toc68770670"/>
      <w:bookmarkStart w:id="74" w:name="_Toc68770861"/>
      <w:r w:rsidRPr="008E2E00">
        <w:rPr>
          <w:rStyle w:val="SubtleEmphasis"/>
          <w:b w:val="0"/>
          <w:i w:val="0"/>
          <w:color w:val="000000" w:themeColor="text1"/>
        </w:rPr>
        <w:t>Kepustakaan</w:t>
      </w:r>
      <w:bookmarkEnd w:id="73"/>
      <w:bookmarkEnd w:id="74"/>
    </w:p>
    <w:p w:rsidR="0006699F" w:rsidRPr="008E2E00" w:rsidRDefault="0006699F" w:rsidP="0006699F">
      <w:pPr>
        <w:pStyle w:val="Heading1"/>
        <w:spacing w:line="360" w:lineRule="auto"/>
        <w:ind w:left="709" w:firstLine="0"/>
        <w:jc w:val="both"/>
        <w:rPr>
          <w:rStyle w:val="SubtleEmphasis"/>
          <w:b w:val="0"/>
          <w:i w:val="0"/>
          <w:color w:val="000000" w:themeColor="text1"/>
        </w:rPr>
      </w:pPr>
      <w:bookmarkStart w:id="75" w:name="_Toc68770671"/>
      <w:bookmarkStart w:id="76" w:name="_Toc68770862"/>
      <w:r w:rsidRPr="008E2E00">
        <w:rPr>
          <w:rStyle w:val="SubtleEmphasis"/>
          <w:b w:val="0"/>
          <w:i w:val="0"/>
          <w:color w:val="000000" w:themeColor="text1"/>
        </w:rPr>
        <w:t>Literatur mencari data atau kebutuhan dari berbagai sumber seperti buku atau literatur terkait penelitian untuk mendukung penelitian.</w:t>
      </w:r>
      <w:bookmarkEnd w:id="75"/>
      <w:bookmarkEnd w:id="76"/>
    </w:p>
    <w:p w:rsidR="0050542C" w:rsidRPr="008E2E00" w:rsidRDefault="0050542C" w:rsidP="0050542C">
      <w:pPr>
        <w:pStyle w:val="Heading1"/>
        <w:spacing w:line="360" w:lineRule="auto"/>
        <w:ind w:left="0" w:firstLine="0"/>
        <w:jc w:val="both"/>
        <w:rPr>
          <w:rStyle w:val="SubtleEmphasis"/>
          <w:b w:val="0"/>
          <w:i w:val="0"/>
          <w:color w:val="000000" w:themeColor="text1"/>
        </w:rPr>
      </w:pPr>
    </w:p>
    <w:p w:rsidR="00006A4A" w:rsidRPr="008E2E00" w:rsidRDefault="0050542C" w:rsidP="004B3406">
      <w:pPr>
        <w:pStyle w:val="Heading3"/>
        <w:numPr>
          <w:ilvl w:val="2"/>
          <w:numId w:val="9"/>
        </w:numPr>
        <w:rPr>
          <w:rFonts w:ascii="Times New Roman" w:hAnsi="Times New Roman" w:cs="Times New Roman"/>
          <w:iCs/>
          <w:color w:val="000000" w:themeColor="text1"/>
          <w:sz w:val="24"/>
          <w:szCs w:val="24"/>
        </w:rPr>
      </w:pPr>
      <w:bookmarkStart w:id="77" w:name="_Toc67949708"/>
      <w:bookmarkStart w:id="78" w:name="_Toc68770672"/>
      <w:bookmarkStart w:id="79" w:name="_Toc68770863"/>
      <w:r w:rsidRPr="008E2E00">
        <w:rPr>
          <w:rFonts w:ascii="Times New Roman" w:hAnsi="Times New Roman" w:cs="Times New Roman"/>
          <w:iCs/>
          <w:color w:val="000000" w:themeColor="text1"/>
          <w:sz w:val="24"/>
          <w:szCs w:val="24"/>
        </w:rPr>
        <w:t>Analisa Data</w:t>
      </w:r>
      <w:bookmarkEnd w:id="77"/>
      <w:bookmarkEnd w:id="78"/>
      <w:bookmarkEnd w:id="79"/>
    </w:p>
    <w:p w:rsidR="00006A4A" w:rsidRPr="008E2E00" w:rsidRDefault="00006A4A" w:rsidP="00006A4A">
      <w:pPr>
        <w:pStyle w:val="Heading1"/>
        <w:spacing w:line="360" w:lineRule="auto"/>
        <w:ind w:left="720" w:firstLine="0"/>
        <w:jc w:val="both"/>
        <w:rPr>
          <w:rStyle w:val="SubtleEmphasis"/>
          <w:i w:val="0"/>
          <w:color w:val="000000" w:themeColor="text1"/>
        </w:rPr>
      </w:pPr>
    </w:p>
    <w:p w:rsidR="0050542C" w:rsidRPr="008E2E00" w:rsidRDefault="00006A4A" w:rsidP="00006A4A">
      <w:pPr>
        <w:pStyle w:val="Heading1"/>
        <w:spacing w:line="360" w:lineRule="auto"/>
        <w:ind w:left="0" w:firstLine="720"/>
        <w:jc w:val="both"/>
        <w:rPr>
          <w:rStyle w:val="SubtleEmphasis"/>
          <w:b w:val="0"/>
          <w:i w:val="0"/>
          <w:color w:val="000000" w:themeColor="text1"/>
        </w:rPr>
      </w:pPr>
      <w:bookmarkStart w:id="80" w:name="_Toc67949709"/>
      <w:bookmarkStart w:id="81" w:name="_Toc68770673"/>
      <w:bookmarkStart w:id="82" w:name="_Toc68770864"/>
      <w:r w:rsidRPr="008E2E00">
        <w:rPr>
          <w:rStyle w:val="SubtleEmphasis"/>
          <w:b w:val="0"/>
          <w:i w:val="0"/>
          <w:color w:val="000000" w:themeColor="text1"/>
        </w:rPr>
        <w:t xml:space="preserve">Menganalisa data yang telah dikumpulkan melalui wawancara, observasi, </w:t>
      </w:r>
      <w:r w:rsidRPr="008E2E00">
        <w:rPr>
          <w:rStyle w:val="SubtleEmphasis"/>
          <w:b w:val="0"/>
          <w:i w:val="0"/>
          <w:color w:val="000000" w:themeColor="text1"/>
        </w:rPr>
        <w:lastRenderedPageBreak/>
        <w:t>dan kepustakaan yang kemudian dilakukan analisa dan diolah menjadi informasi agar mudah dipahami.</w:t>
      </w:r>
      <w:bookmarkEnd w:id="80"/>
      <w:bookmarkEnd w:id="81"/>
      <w:bookmarkEnd w:id="82"/>
    </w:p>
    <w:p w:rsidR="0050542C" w:rsidRPr="008E2E00" w:rsidRDefault="0050542C" w:rsidP="0050542C">
      <w:pPr>
        <w:pStyle w:val="Heading1"/>
        <w:spacing w:line="360" w:lineRule="auto"/>
        <w:ind w:left="0" w:firstLine="0"/>
        <w:jc w:val="both"/>
        <w:rPr>
          <w:rStyle w:val="SubtleEmphasis"/>
          <w:i w:val="0"/>
          <w:color w:val="000000" w:themeColor="text1"/>
        </w:rPr>
      </w:pPr>
    </w:p>
    <w:p w:rsidR="0050542C" w:rsidRPr="008E2E00" w:rsidRDefault="0050542C" w:rsidP="004B3406">
      <w:pPr>
        <w:pStyle w:val="Heading3"/>
        <w:numPr>
          <w:ilvl w:val="2"/>
          <w:numId w:val="9"/>
        </w:numPr>
        <w:rPr>
          <w:rFonts w:ascii="Times New Roman" w:hAnsi="Times New Roman" w:cs="Times New Roman"/>
          <w:color w:val="000000" w:themeColor="text1"/>
          <w:sz w:val="24"/>
          <w:szCs w:val="24"/>
        </w:rPr>
      </w:pPr>
      <w:bookmarkStart w:id="83" w:name="_Toc67949710"/>
      <w:bookmarkStart w:id="84" w:name="_Toc68770674"/>
      <w:bookmarkStart w:id="85" w:name="_Toc68770865"/>
      <w:r w:rsidRPr="008E2E00">
        <w:rPr>
          <w:rFonts w:ascii="Times New Roman" w:hAnsi="Times New Roman" w:cs="Times New Roman"/>
          <w:color w:val="000000" w:themeColor="text1"/>
          <w:sz w:val="24"/>
          <w:szCs w:val="24"/>
        </w:rPr>
        <w:t>Prosedur Penelitian</w:t>
      </w:r>
      <w:bookmarkEnd w:id="83"/>
      <w:bookmarkEnd w:id="84"/>
      <w:bookmarkEnd w:id="85"/>
    </w:p>
    <w:p w:rsidR="005A51BB" w:rsidRPr="008E2E00" w:rsidRDefault="005A51BB" w:rsidP="005A51BB">
      <w:pPr>
        <w:pStyle w:val="Heading1"/>
        <w:spacing w:line="360" w:lineRule="auto"/>
        <w:ind w:left="0" w:firstLine="0"/>
        <w:jc w:val="both"/>
        <w:rPr>
          <w:rStyle w:val="SubtleEmphasis"/>
          <w:i w:val="0"/>
          <w:color w:val="000000" w:themeColor="text1"/>
        </w:rPr>
      </w:pPr>
    </w:p>
    <w:p w:rsidR="00ED1248" w:rsidRPr="008E2E00" w:rsidRDefault="005A51BB" w:rsidP="001A0C81">
      <w:pPr>
        <w:pStyle w:val="Heading1"/>
        <w:spacing w:line="360" w:lineRule="auto"/>
        <w:ind w:left="0" w:firstLine="720"/>
        <w:jc w:val="both"/>
        <w:rPr>
          <w:rStyle w:val="SubtleEmphasis"/>
          <w:b w:val="0"/>
          <w:i w:val="0"/>
          <w:color w:val="000000" w:themeColor="text1"/>
        </w:rPr>
      </w:pPr>
      <w:bookmarkStart w:id="86" w:name="_Toc67949711"/>
      <w:bookmarkStart w:id="87" w:name="_Toc68770675"/>
      <w:bookmarkStart w:id="88" w:name="_Toc68770866"/>
      <w:r w:rsidRPr="008E2E00">
        <w:rPr>
          <w:rStyle w:val="SubtleEmphasis"/>
          <w:b w:val="0"/>
          <w:i w:val="0"/>
          <w:color w:val="000000" w:themeColor="text1"/>
        </w:rPr>
        <w:t>Prosedur penelitian y</w:t>
      </w:r>
      <w:r w:rsidR="00EA415D">
        <w:rPr>
          <w:rStyle w:val="SubtleEmphasis"/>
          <w:b w:val="0"/>
          <w:i w:val="0"/>
          <w:color w:val="000000" w:themeColor="text1"/>
        </w:rPr>
        <w:t xml:space="preserve">ang digunakan penulis mulai </w:t>
      </w:r>
      <w:r w:rsidRPr="008E2E00">
        <w:rPr>
          <w:rStyle w:val="SubtleEmphasis"/>
          <w:b w:val="0"/>
          <w:i w:val="0"/>
          <w:color w:val="000000" w:themeColor="text1"/>
        </w:rPr>
        <w:t xml:space="preserve">Tugas Akhir hingga penulisan laporan Tugas Akhir ini adalah metode air terjun Software Development Life Cycle (waterfall), </w:t>
      </w:r>
      <w:r w:rsidR="001A0C81" w:rsidRPr="008E2E00">
        <w:rPr>
          <w:rStyle w:val="SubtleEmphasis"/>
          <w:b w:val="0"/>
          <w:i w:val="0"/>
          <w:color w:val="000000" w:themeColor="text1"/>
        </w:rPr>
        <w:t>biasanya disebut model sekuensial linier atau siklus hidup klasik. Model waterfall memberikan metode aliran hidup yang teratur mulai dari analis, desain, pengkodean, pengujian dan pemeliharaan.</w:t>
      </w:r>
      <w:bookmarkEnd w:id="86"/>
      <w:bookmarkEnd w:id="87"/>
      <w:bookmarkEnd w:id="88"/>
    </w:p>
    <w:p w:rsidR="00B303D2" w:rsidRPr="008E2E00" w:rsidRDefault="00927A2B" w:rsidP="001A0C81">
      <w:pPr>
        <w:pStyle w:val="Heading1"/>
        <w:spacing w:line="360" w:lineRule="auto"/>
        <w:ind w:left="0" w:firstLine="720"/>
        <w:jc w:val="both"/>
        <w:rPr>
          <w:b w:val="0"/>
        </w:rPr>
      </w:pPr>
      <w:bookmarkStart w:id="89" w:name="_Toc67949712"/>
      <w:bookmarkStart w:id="90" w:name="_Toc68770676"/>
      <w:bookmarkStart w:id="91" w:name="_Toc68770867"/>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15pt;width:396.95pt;height:162.8pt;z-index:251661312;mso-position-horizontal:center;mso-position-horizontal-relative:margin">
            <v:imagedata r:id="rId8" o:title="gambar waterfall"/>
            <w10:wrap type="topAndBottom" anchorx="margin"/>
          </v:shape>
        </w:pict>
      </w:r>
      <w:bookmarkEnd w:id="89"/>
      <w:bookmarkEnd w:id="90"/>
      <w:bookmarkEnd w:id="91"/>
    </w:p>
    <w:p w:rsidR="00584671" w:rsidRPr="008E2E00" w:rsidRDefault="00ED1248" w:rsidP="00ED1248">
      <w:pPr>
        <w:pStyle w:val="Heading1"/>
        <w:spacing w:before="1" w:line="360" w:lineRule="auto"/>
        <w:ind w:left="720" w:firstLine="0"/>
        <w:jc w:val="center"/>
        <w:rPr>
          <w:rStyle w:val="SubtleEmphasis"/>
          <w:i w:val="0"/>
          <w:color w:val="000000" w:themeColor="text1"/>
        </w:rPr>
      </w:pPr>
      <w:bookmarkStart w:id="92" w:name="_Toc67949713"/>
      <w:bookmarkStart w:id="93" w:name="_Toc68770677"/>
      <w:bookmarkStart w:id="94" w:name="_Toc68770868"/>
      <w:r w:rsidRPr="008E2E00">
        <w:rPr>
          <w:rStyle w:val="SubtleEmphasis"/>
          <w:i w:val="0"/>
          <w:color w:val="000000" w:themeColor="text1"/>
        </w:rPr>
        <w:t xml:space="preserve">Gambar 1.1 </w:t>
      </w:r>
      <w:r w:rsidRPr="008E2E00">
        <w:rPr>
          <w:rStyle w:val="SubtleEmphasis"/>
          <w:b w:val="0"/>
          <w:i w:val="0"/>
          <w:color w:val="000000" w:themeColor="text1"/>
        </w:rPr>
        <w:t>Metode Software Development Life Cycle Waterfall</w:t>
      </w:r>
      <w:bookmarkEnd w:id="92"/>
      <w:bookmarkEnd w:id="93"/>
      <w:bookmarkEnd w:id="94"/>
    </w:p>
    <w:p w:rsidR="00ED1248" w:rsidRPr="008E2E00" w:rsidRDefault="00ED1248" w:rsidP="00ED1248">
      <w:pPr>
        <w:pStyle w:val="Heading1"/>
        <w:spacing w:before="1" w:line="360" w:lineRule="auto"/>
      </w:pPr>
    </w:p>
    <w:p w:rsidR="00ED1248" w:rsidRPr="008E2E00" w:rsidRDefault="00ED1248" w:rsidP="004B3406">
      <w:pPr>
        <w:pStyle w:val="Heading1"/>
        <w:numPr>
          <w:ilvl w:val="0"/>
          <w:numId w:val="4"/>
        </w:numPr>
        <w:spacing w:before="1" w:line="360" w:lineRule="auto"/>
        <w:rPr>
          <w:rStyle w:val="SubtleEmphasis"/>
          <w:i w:val="0"/>
          <w:color w:val="000000" w:themeColor="text1"/>
        </w:rPr>
      </w:pPr>
      <w:bookmarkStart w:id="95" w:name="_Toc67949714"/>
      <w:bookmarkStart w:id="96" w:name="_Toc68770678"/>
      <w:bookmarkStart w:id="97" w:name="_Toc68770869"/>
      <w:r w:rsidRPr="008E2E00">
        <w:rPr>
          <w:rStyle w:val="SubtleEmphasis"/>
          <w:i w:val="0"/>
          <w:color w:val="000000" w:themeColor="text1"/>
        </w:rPr>
        <w:t>Analysis</w:t>
      </w:r>
      <w:bookmarkEnd w:id="95"/>
      <w:bookmarkEnd w:id="96"/>
      <w:bookmarkEnd w:id="97"/>
    </w:p>
    <w:p w:rsidR="005573A6" w:rsidRPr="008E2E00" w:rsidRDefault="00461828" w:rsidP="00ED1248">
      <w:pPr>
        <w:pStyle w:val="Heading1"/>
        <w:spacing w:before="1" w:line="360" w:lineRule="auto"/>
        <w:ind w:left="279" w:firstLine="0"/>
        <w:jc w:val="both"/>
        <w:rPr>
          <w:rStyle w:val="SubtleEmphasis"/>
          <w:b w:val="0"/>
          <w:color w:val="000000" w:themeColor="text1"/>
        </w:rPr>
      </w:pPr>
      <w:bookmarkStart w:id="98" w:name="_Toc68770679"/>
      <w:bookmarkStart w:id="99" w:name="_Toc68770870"/>
      <w:r w:rsidRPr="008E2E00">
        <w:rPr>
          <w:rStyle w:val="SubtleEmphasis"/>
          <w:b w:val="0"/>
          <w:i w:val="0"/>
          <w:color w:val="000000" w:themeColor="text1"/>
        </w:rPr>
        <w:t xml:space="preserve">Pada tahap analisa, penulis mencari data yang dibutuhkan terlebih dahulu dengan melakukan wawancara, observasi dan studi kepustakaan mengenai teknologi AR. Penulis ingin mengetahui cara membuat aplikasi pengenalan </w:t>
      </w:r>
      <w:r w:rsidR="00DC2FE1" w:rsidRPr="008E2E00">
        <w:rPr>
          <w:rStyle w:val="SubtleEmphasis"/>
          <w:b w:val="0"/>
          <w:i w:val="0"/>
          <w:color w:val="000000" w:themeColor="text1"/>
        </w:rPr>
        <w:t xml:space="preserve">huruf hijaiyah </w:t>
      </w:r>
      <w:r w:rsidRPr="008E2E00">
        <w:rPr>
          <w:rStyle w:val="SubtleEmphasis"/>
          <w:b w:val="0"/>
          <w:i w:val="0"/>
          <w:color w:val="000000" w:themeColor="text1"/>
        </w:rPr>
        <w:t xml:space="preserve">dengan menggunkan teknologi AR berbasis </w:t>
      </w:r>
      <w:r w:rsidRPr="008E2E00">
        <w:rPr>
          <w:rStyle w:val="SubtleEmphasis"/>
          <w:b w:val="0"/>
          <w:color w:val="000000" w:themeColor="text1"/>
        </w:rPr>
        <w:t>mobile.</w:t>
      </w:r>
      <w:bookmarkEnd w:id="98"/>
      <w:bookmarkEnd w:id="99"/>
    </w:p>
    <w:p w:rsidR="005573A6" w:rsidRPr="008E2E00" w:rsidRDefault="005573A6" w:rsidP="00ED1248">
      <w:pPr>
        <w:pStyle w:val="Heading1"/>
        <w:spacing w:before="1" w:line="360" w:lineRule="auto"/>
        <w:ind w:left="279" w:firstLine="0"/>
        <w:jc w:val="both"/>
        <w:rPr>
          <w:rStyle w:val="SubtleEmphasis"/>
          <w:b w:val="0"/>
          <w:i w:val="0"/>
          <w:color w:val="000000" w:themeColor="text1"/>
        </w:rPr>
      </w:pPr>
    </w:p>
    <w:p w:rsidR="005573A6" w:rsidRPr="008E2E00" w:rsidRDefault="005573A6" w:rsidP="004B3406">
      <w:pPr>
        <w:pStyle w:val="Heading1"/>
        <w:numPr>
          <w:ilvl w:val="0"/>
          <w:numId w:val="4"/>
        </w:numPr>
        <w:spacing w:before="1" w:line="360" w:lineRule="auto"/>
        <w:jc w:val="both"/>
        <w:rPr>
          <w:rStyle w:val="SubtleEmphasis"/>
          <w:i w:val="0"/>
          <w:color w:val="000000" w:themeColor="text1"/>
        </w:rPr>
      </w:pPr>
      <w:bookmarkStart w:id="100" w:name="_Toc67949716"/>
      <w:bookmarkStart w:id="101" w:name="_Toc68770680"/>
      <w:bookmarkStart w:id="102" w:name="_Toc68770871"/>
      <w:r w:rsidRPr="008E2E00">
        <w:rPr>
          <w:rStyle w:val="SubtleEmphasis"/>
          <w:i w:val="0"/>
          <w:color w:val="000000" w:themeColor="text1"/>
        </w:rPr>
        <w:t>Desain Sistem</w:t>
      </w:r>
      <w:bookmarkEnd w:id="100"/>
      <w:bookmarkEnd w:id="101"/>
      <w:bookmarkEnd w:id="102"/>
    </w:p>
    <w:p w:rsidR="005573A6" w:rsidRPr="008E2E00" w:rsidRDefault="005573A6" w:rsidP="005573A6">
      <w:pPr>
        <w:pStyle w:val="Heading1"/>
        <w:spacing w:before="1" w:line="360" w:lineRule="auto"/>
        <w:ind w:left="279" w:firstLine="0"/>
        <w:jc w:val="both"/>
        <w:rPr>
          <w:b w:val="0"/>
        </w:rPr>
      </w:pPr>
      <w:bookmarkStart w:id="103" w:name="_Toc67949717"/>
      <w:bookmarkStart w:id="104" w:name="_Toc68770681"/>
      <w:bookmarkStart w:id="105" w:name="_Toc68770872"/>
      <w:r w:rsidRPr="008E2E00">
        <w:rPr>
          <w:rStyle w:val="SubtleEmphasis"/>
          <w:b w:val="0"/>
          <w:i w:val="0"/>
          <w:color w:val="000000" w:themeColor="text1"/>
        </w:rPr>
        <w:t>Melakukan perancangan</w:t>
      </w:r>
      <w:r w:rsidR="00FD249B" w:rsidRPr="008E2E00">
        <w:rPr>
          <w:rStyle w:val="SubtleEmphasis"/>
          <w:b w:val="0"/>
          <w:i w:val="0"/>
          <w:color w:val="000000" w:themeColor="text1"/>
        </w:rPr>
        <w:t xml:space="preserve"> tampilan</w:t>
      </w:r>
      <w:r w:rsidR="004D19C4" w:rsidRPr="008E2E00">
        <w:rPr>
          <w:rStyle w:val="SubtleEmphasis"/>
          <w:b w:val="0"/>
          <w:i w:val="0"/>
          <w:color w:val="000000" w:themeColor="text1"/>
        </w:rPr>
        <w:t xml:space="preserve"> aplikasi tentang pengenalan </w:t>
      </w:r>
      <w:r w:rsidR="000D47E8" w:rsidRPr="008E2E00">
        <w:rPr>
          <w:rStyle w:val="SubtleEmphasis"/>
          <w:b w:val="0"/>
          <w:i w:val="0"/>
          <w:color w:val="000000" w:themeColor="text1"/>
        </w:rPr>
        <w:t xml:space="preserve">huruf hijaiyah </w:t>
      </w:r>
      <w:r w:rsidRPr="008E2E00">
        <w:rPr>
          <w:rStyle w:val="SubtleEmphasis"/>
          <w:b w:val="0"/>
          <w:i w:val="0"/>
          <w:color w:val="000000" w:themeColor="text1"/>
        </w:rPr>
        <w:t xml:space="preserve">dan cara kerja </w:t>
      </w:r>
      <w:r w:rsidRPr="008E2E00">
        <w:rPr>
          <w:rStyle w:val="SubtleEmphasis"/>
          <w:b w:val="0"/>
          <w:color w:val="000000" w:themeColor="text1"/>
        </w:rPr>
        <w:t>system</w:t>
      </w:r>
      <w:r w:rsidRPr="008E2E00">
        <w:rPr>
          <w:rStyle w:val="SubtleEmphasis"/>
          <w:b w:val="0"/>
          <w:i w:val="0"/>
          <w:color w:val="000000" w:themeColor="text1"/>
        </w:rPr>
        <w:t xml:space="preserve">. Tampilan aplikasi yang dimaksud adalah mulai dari nama, logo, menu utama dan tampilan saat aplikasi dijalankan. Sedangkan </w:t>
      </w:r>
      <w:r w:rsidRPr="008E2E00">
        <w:rPr>
          <w:rStyle w:val="SubtleEmphasis"/>
          <w:b w:val="0"/>
          <w:i w:val="0"/>
          <w:color w:val="000000" w:themeColor="text1"/>
        </w:rPr>
        <w:lastRenderedPageBreak/>
        <w:t xml:space="preserve">untuk desain cara kerja </w:t>
      </w:r>
      <w:r w:rsidRPr="008E2E00">
        <w:rPr>
          <w:rStyle w:val="SubtleEmphasis"/>
          <w:b w:val="0"/>
          <w:color w:val="000000" w:themeColor="text1"/>
        </w:rPr>
        <w:t>system</w:t>
      </w:r>
      <w:r w:rsidRPr="008E2E00">
        <w:rPr>
          <w:rStyle w:val="SubtleEmphasis"/>
          <w:b w:val="0"/>
          <w:i w:val="0"/>
          <w:color w:val="000000" w:themeColor="text1"/>
        </w:rPr>
        <w:t xml:space="preserve"> adalah hal yang</w:t>
      </w:r>
      <w:r w:rsidR="00FD249B" w:rsidRPr="008E2E00">
        <w:rPr>
          <w:rStyle w:val="SubtleEmphasis"/>
          <w:b w:val="0"/>
          <w:i w:val="0"/>
          <w:color w:val="000000" w:themeColor="text1"/>
        </w:rPr>
        <w:t xml:space="preserve"> berhubungan dengan cara menjalankan aplikasi dan penerapan metode yang penulis gunakan</w:t>
      </w:r>
      <w:r w:rsidR="00FD249B" w:rsidRPr="008E2E00">
        <w:rPr>
          <w:b w:val="0"/>
        </w:rPr>
        <w:t>.</w:t>
      </w:r>
      <w:bookmarkEnd w:id="103"/>
      <w:bookmarkEnd w:id="104"/>
      <w:bookmarkEnd w:id="105"/>
    </w:p>
    <w:p w:rsidR="00FD249B" w:rsidRPr="008E2E00" w:rsidRDefault="00FD249B" w:rsidP="005573A6">
      <w:pPr>
        <w:pStyle w:val="Heading1"/>
        <w:spacing w:before="1" w:line="360" w:lineRule="auto"/>
        <w:ind w:left="279" w:firstLine="0"/>
        <w:jc w:val="both"/>
        <w:rPr>
          <w:b w:val="0"/>
        </w:rPr>
      </w:pPr>
    </w:p>
    <w:p w:rsidR="00FD249B" w:rsidRPr="008E2E00" w:rsidRDefault="00FD249B" w:rsidP="004B3406">
      <w:pPr>
        <w:pStyle w:val="Heading1"/>
        <w:numPr>
          <w:ilvl w:val="0"/>
          <w:numId w:val="4"/>
        </w:numPr>
        <w:spacing w:before="1" w:line="360" w:lineRule="auto"/>
        <w:jc w:val="both"/>
        <w:rPr>
          <w:rStyle w:val="SubtleEmphasis"/>
          <w:i w:val="0"/>
          <w:color w:val="000000" w:themeColor="text1"/>
        </w:rPr>
      </w:pPr>
      <w:bookmarkStart w:id="106" w:name="_Toc67949718"/>
      <w:bookmarkStart w:id="107" w:name="_Toc68770682"/>
      <w:bookmarkStart w:id="108" w:name="_Toc68770873"/>
      <w:r w:rsidRPr="008E2E00">
        <w:rPr>
          <w:rStyle w:val="SubtleEmphasis"/>
          <w:i w:val="0"/>
          <w:color w:val="000000" w:themeColor="text1"/>
        </w:rPr>
        <w:t>Penulisan kode program</w:t>
      </w:r>
      <w:bookmarkEnd w:id="106"/>
      <w:bookmarkEnd w:id="107"/>
      <w:bookmarkEnd w:id="108"/>
    </w:p>
    <w:p w:rsidR="00FD249B" w:rsidRPr="008E2E00" w:rsidRDefault="00FD249B" w:rsidP="00FD249B">
      <w:pPr>
        <w:pStyle w:val="Heading1"/>
        <w:spacing w:before="1" w:line="360" w:lineRule="auto"/>
        <w:ind w:left="279" w:firstLine="0"/>
        <w:jc w:val="both"/>
        <w:rPr>
          <w:rStyle w:val="SubtleEmphasis"/>
          <w:b w:val="0"/>
          <w:i w:val="0"/>
          <w:color w:val="000000" w:themeColor="text1"/>
        </w:rPr>
      </w:pPr>
      <w:bookmarkStart w:id="109" w:name="_Toc67949719"/>
      <w:bookmarkStart w:id="110" w:name="_Toc68770683"/>
      <w:bookmarkStart w:id="111" w:name="_Toc68770874"/>
      <w:r w:rsidRPr="008E2E00">
        <w:rPr>
          <w:rStyle w:val="SubtleEmphasis"/>
          <w:b w:val="0"/>
          <w:i w:val="0"/>
          <w:color w:val="000000" w:themeColor="text1"/>
        </w:rPr>
        <w:t xml:space="preserve">Pada tahap ini penulis melakukan coding pada program, untuk membuat suatu alur dalam aplikasi tersebut berdasarkan rancangan yang telah penulis kerjakan. </w:t>
      </w:r>
      <w:bookmarkEnd w:id="109"/>
      <w:r w:rsidR="00BA211E" w:rsidRPr="008E2E00">
        <w:rPr>
          <w:rStyle w:val="SubtleEmphasis"/>
          <w:b w:val="0"/>
          <w:i w:val="0"/>
          <w:color w:val="000000" w:themeColor="text1"/>
        </w:rPr>
        <w:t xml:space="preserve">Penulis menerapkan penggunaan teknologi AR dengan menngunakan </w:t>
      </w:r>
      <w:r w:rsidR="00BA211E" w:rsidRPr="008E2E00">
        <w:rPr>
          <w:rStyle w:val="SubtleEmphasis"/>
          <w:b w:val="0"/>
          <w:color w:val="000000" w:themeColor="text1"/>
        </w:rPr>
        <w:t xml:space="preserve">game engine </w:t>
      </w:r>
      <w:r w:rsidR="00BA211E" w:rsidRPr="008E2E00">
        <w:rPr>
          <w:rStyle w:val="SubtleEmphasis"/>
          <w:b w:val="0"/>
          <w:i w:val="0"/>
          <w:color w:val="000000" w:themeColor="text1"/>
        </w:rPr>
        <w:t>Unity dan aplikasi yang akan dibuat ini berbasis Android.</w:t>
      </w:r>
      <w:bookmarkEnd w:id="110"/>
      <w:bookmarkEnd w:id="111"/>
    </w:p>
    <w:p w:rsidR="00FD249B" w:rsidRPr="008E2E00" w:rsidRDefault="00FD249B" w:rsidP="00FD249B">
      <w:pPr>
        <w:pStyle w:val="Heading1"/>
        <w:spacing w:before="1" w:line="360" w:lineRule="auto"/>
        <w:ind w:left="279" w:firstLine="0"/>
        <w:jc w:val="both"/>
        <w:rPr>
          <w:b w:val="0"/>
        </w:rPr>
      </w:pPr>
    </w:p>
    <w:p w:rsidR="00FD249B" w:rsidRPr="008E2E00" w:rsidRDefault="00FD249B" w:rsidP="004B3406">
      <w:pPr>
        <w:pStyle w:val="Heading1"/>
        <w:numPr>
          <w:ilvl w:val="0"/>
          <w:numId w:val="4"/>
        </w:numPr>
        <w:spacing w:before="1" w:line="360" w:lineRule="auto"/>
        <w:jc w:val="both"/>
        <w:rPr>
          <w:rStyle w:val="SubtleEmphasis"/>
          <w:i w:val="0"/>
          <w:color w:val="000000" w:themeColor="text1"/>
        </w:rPr>
      </w:pPr>
      <w:bookmarkStart w:id="112" w:name="_Toc67949720"/>
      <w:bookmarkStart w:id="113" w:name="_Toc68770684"/>
      <w:bookmarkStart w:id="114" w:name="_Toc68770875"/>
      <w:r w:rsidRPr="008E2E00">
        <w:rPr>
          <w:rStyle w:val="SubtleEmphasis"/>
          <w:i w:val="0"/>
          <w:color w:val="000000" w:themeColor="text1"/>
        </w:rPr>
        <w:t>Pengujian Program</w:t>
      </w:r>
      <w:bookmarkEnd w:id="112"/>
      <w:bookmarkEnd w:id="113"/>
      <w:bookmarkEnd w:id="114"/>
    </w:p>
    <w:p w:rsidR="00C21C49" w:rsidRPr="008E2E00" w:rsidRDefault="00FD249B" w:rsidP="00C21C49">
      <w:pPr>
        <w:pStyle w:val="Heading1"/>
        <w:spacing w:before="1" w:line="360" w:lineRule="auto"/>
        <w:ind w:left="279" w:firstLine="0"/>
        <w:jc w:val="both"/>
        <w:rPr>
          <w:rStyle w:val="SubtleEmphasis"/>
          <w:b w:val="0"/>
          <w:i w:val="0"/>
          <w:color w:val="000000" w:themeColor="text1"/>
        </w:rPr>
      </w:pPr>
      <w:bookmarkStart w:id="115" w:name="_Toc67949721"/>
      <w:bookmarkStart w:id="116" w:name="_Toc68770685"/>
      <w:bookmarkStart w:id="117" w:name="_Toc68770876"/>
      <w:r w:rsidRPr="008E2E00">
        <w:rPr>
          <w:rStyle w:val="SubtleEmphasis"/>
          <w:b w:val="0"/>
          <w:i w:val="0"/>
          <w:color w:val="000000" w:themeColor="text1"/>
        </w:rPr>
        <w:t xml:space="preserve">Pada tahapan ini, aplikasi yang telah siap digunakan akan diuji. Pengujian dilakukan secara </w:t>
      </w:r>
      <w:r w:rsidR="00C21C49" w:rsidRPr="008E2E00">
        <w:rPr>
          <w:rStyle w:val="SubtleEmphasis"/>
          <w:b w:val="0"/>
          <w:i w:val="0"/>
          <w:color w:val="000000" w:themeColor="text1"/>
        </w:rPr>
        <w:t>langsung m</w:t>
      </w:r>
      <w:r w:rsidR="00315407" w:rsidRPr="008E2E00">
        <w:rPr>
          <w:rStyle w:val="SubtleEmphasis"/>
          <w:b w:val="0"/>
          <w:i w:val="0"/>
          <w:color w:val="000000" w:themeColor="text1"/>
        </w:rPr>
        <w:t xml:space="preserve">enggunakan </w:t>
      </w:r>
      <w:r w:rsidR="00315407" w:rsidRPr="008E2E00">
        <w:rPr>
          <w:rStyle w:val="SubtleEmphasis"/>
          <w:b w:val="0"/>
          <w:color w:val="000000" w:themeColor="text1"/>
        </w:rPr>
        <w:t>smartphone</w:t>
      </w:r>
      <w:r w:rsidR="00315407" w:rsidRPr="008E2E00">
        <w:rPr>
          <w:rStyle w:val="SubtleEmphasis"/>
          <w:b w:val="0"/>
          <w:i w:val="0"/>
          <w:color w:val="000000" w:themeColor="text1"/>
        </w:rPr>
        <w:t xml:space="preserve"> berbasis A</w:t>
      </w:r>
      <w:r w:rsidR="00C21C49" w:rsidRPr="008E2E00">
        <w:rPr>
          <w:rStyle w:val="SubtleEmphasis"/>
          <w:b w:val="0"/>
          <w:i w:val="0"/>
          <w:color w:val="000000" w:themeColor="text1"/>
        </w:rPr>
        <w:t>ndroid untuk mengamati jalannya aplikasi tersebut mulai dari awal hingga akhir. Penulis akan memperbaiki aplikasi jika terjadi masalah (</w:t>
      </w:r>
      <w:r w:rsidR="00C21C49" w:rsidRPr="008E2E00">
        <w:rPr>
          <w:rStyle w:val="SubtleEmphasis"/>
          <w:b w:val="0"/>
          <w:color w:val="000000" w:themeColor="text1"/>
        </w:rPr>
        <w:t>error</w:t>
      </w:r>
      <w:r w:rsidR="00C21C49" w:rsidRPr="008E2E00">
        <w:rPr>
          <w:rStyle w:val="SubtleEmphasis"/>
          <w:b w:val="0"/>
          <w:i w:val="0"/>
          <w:color w:val="000000" w:themeColor="text1"/>
        </w:rPr>
        <w:t>) pada saat aplikasi dijalankan.</w:t>
      </w:r>
      <w:bookmarkEnd w:id="115"/>
      <w:bookmarkEnd w:id="116"/>
      <w:bookmarkEnd w:id="117"/>
    </w:p>
    <w:p w:rsidR="00C21C49" w:rsidRPr="008E2E00" w:rsidRDefault="00C21C49" w:rsidP="00C21C49">
      <w:pPr>
        <w:pStyle w:val="Heading1"/>
        <w:spacing w:before="1" w:line="360" w:lineRule="auto"/>
        <w:ind w:left="279" w:firstLine="0"/>
        <w:jc w:val="both"/>
        <w:rPr>
          <w:b w:val="0"/>
        </w:rPr>
      </w:pPr>
    </w:p>
    <w:p w:rsidR="009C7886" w:rsidRPr="008E2E00" w:rsidRDefault="00C21C49" w:rsidP="004B3406">
      <w:pPr>
        <w:pStyle w:val="Heading1"/>
        <w:numPr>
          <w:ilvl w:val="0"/>
          <w:numId w:val="4"/>
        </w:numPr>
        <w:spacing w:before="1" w:line="360" w:lineRule="auto"/>
        <w:jc w:val="both"/>
        <w:rPr>
          <w:rStyle w:val="SubtleEmphasis"/>
          <w:i w:val="0"/>
          <w:color w:val="000000" w:themeColor="text1"/>
        </w:rPr>
      </w:pPr>
      <w:bookmarkStart w:id="118" w:name="_Toc67949722"/>
      <w:bookmarkStart w:id="119" w:name="_Toc68770686"/>
      <w:bookmarkStart w:id="120" w:name="_Toc68770877"/>
      <w:r w:rsidRPr="008E2E00">
        <w:rPr>
          <w:rStyle w:val="SubtleEmphasis"/>
          <w:i w:val="0"/>
          <w:color w:val="000000" w:themeColor="text1"/>
        </w:rPr>
        <w:t>Pemeliharaan</w:t>
      </w:r>
      <w:bookmarkStart w:id="121" w:name="_Toc67949724"/>
      <w:bookmarkEnd w:id="118"/>
      <w:bookmarkEnd w:id="119"/>
      <w:bookmarkEnd w:id="120"/>
    </w:p>
    <w:p w:rsidR="006E6BF2" w:rsidRPr="008E2E00" w:rsidRDefault="006E6BF2" w:rsidP="009C7886">
      <w:pPr>
        <w:pStyle w:val="Heading1"/>
        <w:spacing w:before="1" w:line="360" w:lineRule="auto"/>
        <w:ind w:left="279" w:firstLine="0"/>
        <w:jc w:val="both"/>
        <w:rPr>
          <w:b w:val="0"/>
        </w:rPr>
      </w:pPr>
      <w:bookmarkStart w:id="122" w:name="_Toc68770687"/>
      <w:bookmarkStart w:id="123" w:name="_Toc68770878"/>
      <w:r w:rsidRPr="008E2E00">
        <w:rPr>
          <w:b w:val="0"/>
        </w:rPr>
        <w:t>Pada tahap pemeliharaan, penulis memeriksa ulang mulai dari tahap analisa, perancangan, pembuatan dan pengujian, jika tidak terjadi kendala, maka aplikasi dapat dikembangkan, tetapi jika masih terjadi kendala, maka aplikasi harus diperbaiki terlebih dahulu.</w:t>
      </w:r>
      <w:bookmarkEnd w:id="122"/>
      <w:bookmarkEnd w:id="123"/>
    </w:p>
    <w:p w:rsidR="009C7886" w:rsidRPr="008E2E00" w:rsidRDefault="009C7886" w:rsidP="009C7886">
      <w:pPr>
        <w:pStyle w:val="Heading1"/>
        <w:spacing w:before="1" w:line="360" w:lineRule="auto"/>
        <w:ind w:left="279" w:firstLine="0"/>
        <w:jc w:val="both"/>
        <w:rPr>
          <w:b w:val="0"/>
          <w:iCs/>
          <w:color w:val="000000" w:themeColor="text1"/>
        </w:rPr>
      </w:pPr>
    </w:p>
    <w:p w:rsidR="001269EA" w:rsidRPr="008E2E00" w:rsidRDefault="001269EA" w:rsidP="004B3406">
      <w:pPr>
        <w:pStyle w:val="Heading2"/>
        <w:numPr>
          <w:ilvl w:val="1"/>
          <w:numId w:val="9"/>
        </w:numPr>
        <w:rPr>
          <w:rFonts w:ascii="Times New Roman" w:hAnsi="Times New Roman" w:cs="Times New Roman"/>
          <w:bCs w:val="0"/>
          <w:iCs/>
          <w:color w:val="000000" w:themeColor="text1"/>
          <w:sz w:val="24"/>
          <w:szCs w:val="24"/>
        </w:rPr>
      </w:pPr>
      <w:bookmarkStart w:id="124" w:name="_Toc68770688"/>
      <w:bookmarkStart w:id="125" w:name="_Toc68770879"/>
      <w:r w:rsidRPr="008E2E00">
        <w:rPr>
          <w:rFonts w:ascii="Times New Roman" w:hAnsi="Times New Roman" w:cs="Times New Roman"/>
          <w:bCs w:val="0"/>
          <w:iCs/>
          <w:color w:val="000000" w:themeColor="text1"/>
          <w:sz w:val="24"/>
          <w:szCs w:val="24"/>
        </w:rPr>
        <w:t>Sistematika Penulisan</w:t>
      </w:r>
      <w:bookmarkEnd w:id="121"/>
      <w:bookmarkEnd w:id="124"/>
      <w:bookmarkEnd w:id="125"/>
    </w:p>
    <w:p w:rsidR="001269EA" w:rsidRPr="008E2E00" w:rsidRDefault="001269EA" w:rsidP="001269EA">
      <w:pPr>
        <w:spacing w:before="240" w:line="360" w:lineRule="auto"/>
        <w:ind w:firstLine="720"/>
        <w:jc w:val="both"/>
        <w:rPr>
          <w:sz w:val="24"/>
          <w:szCs w:val="24"/>
        </w:rPr>
      </w:pPr>
      <w:r w:rsidRPr="008E2E00">
        <w:rPr>
          <w:sz w:val="24"/>
          <w:szCs w:val="24"/>
        </w:rPr>
        <w:t>Berdasarkan panduan tugas akhir program studi Teknik Informatika 2020 STIKI Malang, sis</w:t>
      </w:r>
      <w:r w:rsidR="000D47E8">
        <w:rPr>
          <w:sz w:val="24"/>
          <w:szCs w:val="24"/>
        </w:rPr>
        <w:t xml:space="preserve">tematika penulisan proposal </w:t>
      </w:r>
      <w:r w:rsidRPr="008E2E00">
        <w:rPr>
          <w:sz w:val="24"/>
          <w:szCs w:val="24"/>
        </w:rPr>
        <w:t>Tugas Akhir yang penulis kerjakan ini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656"/>
      </w:tblGrid>
      <w:tr w:rsidR="005A2F21" w:rsidRPr="008E2E00" w:rsidTr="00181927">
        <w:trPr>
          <w:trHeight w:val="237"/>
        </w:trPr>
        <w:tc>
          <w:tcPr>
            <w:tcW w:w="1271" w:type="dxa"/>
          </w:tcPr>
          <w:p w:rsidR="005A2F21" w:rsidRPr="008E2E00" w:rsidRDefault="005A2F21" w:rsidP="00181927">
            <w:pPr>
              <w:spacing w:before="240" w:line="360" w:lineRule="auto"/>
              <w:jc w:val="both"/>
              <w:rPr>
                <w:b/>
                <w:bCs/>
                <w:sz w:val="24"/>
                <w:szCs w:val="24"/>
              </w:rPr>
            </w:pPr>
            <w:r w:rsidRPr="008E2E00">
              <w:rPr>
                <w:b/>
                <w:bCs/>
                <w:sz w:val="24"/>
                <w:szCs w:val="24"/>
              </w:rPr>
              <w:t>BAB I</w:t>
            </w:r>
          </w:p>
        </w:tc>
        <w:tc>
          <w:tcPr>
            <w:tcW w:w="6656" w:type="dxa"/>
          </w:tcPr>
          <w:p w:rsidR="005A2F21" w:rsidRPr="008E2E00" w:rsidRDefault="005A2F21" w:rsidP="00181927">
            <w:pPr>
              <w:spacing w:before="240" w:line="360" w:lineRule="auto"/>
              <w:jc w:val="both"/>
              <w:rPr>
                <w:b/>
                <w:bCs/>
                <w:sz w:val="24"/>
                <w:szCs w:val="24"/>
              </w:rPr>
            </w:pPr>
            <w:r w:rsidRPr="008E2E00">
              <w:rPr>
                <w:b/>
                <w:bCs/>
                <w:sz w:val="24"/>
                <w:szCs w:val="24"/>
              </w:rPr>
              <w:t>PENDAHULUAN</w:t>
            </w:r>
          </w:p>
        </w:tc>
      </w:tr>
      <w:tr w:rsidR="005A2F21" w:rsidRPr="008E2E00" w:rsidTr="00181927">
        <w:trPr>
          <w:trHeight w:val="236"/>
        </w:trPr>
        <w:tc>
          <w:tcPr>
            <w:tcW w:w="1271" w:type="dxa"/>
          </w:tcPr>
          <w:p w:rsidR="005A2F21" w:rsidRPr="008E2E00" w:rsidRDefault="005A2F21" w:rsidP="00181927">
            <w:pPr>
              <w:spacing w:before="240" w:line="360" w:lineRule="auto"/>
              <w:jc w:val="both"/>
              <w:rPr>
                <w:sz w:val="24"/>
                <w:szCs w:val="24"/>
              </w:rPr>
            </w:pPr>
          </w:p>
        </w:tc>
        <w:tc>
          <w:tcPr>
            <w:tcW w:w="6656" w:type="dxa"/>
          </w:tcPr>
          <w:p w:rsidR="005A2F21" w:rsidRPr="008E2E00" w:rsidRDefault="005A2F21" w:rsidP="00181927">
            <w:pPr>
              <w:spacing w:before="240" w:line="360" w:lineRule="auto"/>
              <w:jc w:val="both"/>
              <w:rPr>
                <w:sz w:val="24"/>
                <w:szCs w:val="24"/>
              </w:rPr>
            </w:pPr>
            <w:r w:rsidRPr="008E2E00">
              <w:rPr>
                <w:sz w:val="24"/>
                <w:szCs w:val="24"/>
              </w:rPr>
              <w:t xml:space="preserve">Pada BAB I ini berisi tentang latar belakang, rumusan masalah yang dihadapi </w:t>
            </w:r>
            <w:r w:rsidR="00A925D6" w:rsidRPr="00A925D6">
              <w:rPr>
                <w:color w:val="333333"/>
                <w:sz w:val="24"/>
                <w:szCs w:val="24"/>
                <w:shd w:val="clear" w:color="auto" w:fill="FFFFFF"/>
              </w:rPr>
              <w:t xml:space="preserve">oleh penulis, tujuan yang ingin dicapai, manfaat </w:t>
            </w:r>
            <w:r w:rsidR="00A925D6" w:rsidRPr="00A925D6">
              <w:rPr>
                <w:color w:val="333333"/>
                <w:sz w:val="24"/>
                <w:szCs w:val="24"/>
                <w:shd w:val="clear" w:color="auto" w:fill="FFFFFF"/>
              </w:rPr>
              <w:lastRenderedPageBreak/>
              <w:t xml:space="preserve">yang </w:t>
            </w:r>
            <w:r w:rsidR="00A925D6" w:rsidRPr="00A925D6">
              <w:rPr>
                <w:bCs/>
                <w:color w:val="333333"/>
                <w:sz w:val="24"/>
                <w:szCs w:val="24"/>
                <w:shd w:val="clear" w:color="auto" w:fill="FFFFFF"/>
              </w:rPr>
              <w:t>diperoleh,</w:t>
            </w:r>
            <w:r w:rsidR="00A925D6" w:rsidRPr="00A925D6">
              <w:rPr>
                <w:color w:val="333333"/>
                <w:sz w:val="24"/>
                <w:szCs w:val="24"/>
                <w:shd w:val="clear" w:color="auto" w:fill="FFFFFF"/>
              </w:rPr>
              <w:t xml:space="preserve"> batasan masalah atau </w:t>
            </w:r>
            <w:r w:rsidR="00A925D6" w:rsidRPr="00A925D6">
              <w:rPr>
                <w:bCs/>
                <w:color w:val="333333"/>
                <w:sz w:val="24"/>
                <w:szCs w:val="24"/>
                <w:shd w:val="clear" w:color="auto" w:fill="FFFFFF"/>
              </w:rPr>
              <w:t>bidang</w:t>
            </w:r>
            <w:r w:rsidR="00A925D6" w:rsidRPr="00A925D6">
              <w:rPr>
                <w:color w:val="333333"/>
                <w:sz w:val="24"/>
                <w:szCs w:val="24"/>
                <w:shd w:val="clear" w:color="auto" w:fill="FFFFFF"/>
              </w:rPr>
              <w:t xml:space="preserve"> </w:t>
            </w:r>
            <w:r w:rsidR="00A925D6" w:rsidRPr="00A925D6">
              <w:rPr>
                <w:bCs/>
                <w:color w:val="333333"/>
                <w:sz w:val="24"/>
                <w:szCs w:val="24"/>
                <w:shd w:val="clear" w:color="auto" w:fill="FFFFFF"/>
              </w:rPr>
              <w:t>penerapannya,</w:t>
            </w:r>
            <w:r w:rsidR="00A925D6" w:rsidRPr="00A925D6">
              <w:rPr>
                <w:color w:val="333333"/>
                <w:sz w:val="24"/>
                <w:szCs w:val="24"/>
                <w:shd w:val="clear" w:color="auto" w:fill="FFFFFF"/>
              </w:rPr>
              <w:t xml:space="preserve"> metodologi penelitian yang digunakan dan sistematika </w:t>
            </w:r>
            <w:r w:rsidR="00A925D6" w:rsidRPr="00A925D6">
              <w:rPr>
                <w:bCs/>
                <w:color w:val="333333"/>
                <w:sz w:val="24"/>
                <w:szCs w:val="24"/>
                <w:shd w:val="clear" w:color="auto" w:fill="FFFFFF"/>
              </w:rPr>
              <w:t>pembahasannya.</w:t>
            </w:r>
          </w:p>
        </w:tc>
      </w:tr>
      <w:tr w:rsidR="005A2F21" w:rsidRPr="008E2E00" w:rsidTr="00181927">
        <w:trPr>
          <w:trHeight w:val="237"/>
        </w:trPr>
        <w:tc>
          <w:tcPr>
            <w:tcW w:w="1271" w:type="dxa"/>
          </w:tcPr>
          <w:p w:rsidR="005A2F21" w:rsidRPr="008E2E00" w:rsidRDefault="005A2F21" w:rsidP="00181927">
            <w:pPr>
              <w:spacing w:before="240" w:line="360" w:lineRule="auto"/>
              <w:jc w:val="both"/>
              <w:rPr>
                <w:b/>
                <w:bCs/>
                <w:sz w:val="24"/>
                <w:szCs w:val="24"/>
              </w:rPr>
            </w:pPr>
            <w:r w:rsidRPr="008E2E00">
              <w:rPr>
                <w:b/>
                <w:bCs/>
                <w:sz w:val="24"/>
                <w:szCs w:val="24"/>
              </w:rPr>
              <w:lastRenderedPageBreak/>
              <w:t>BAB II</w:t>
            </w:r>
          </w:p>
        </w:tc>
        <w:tc>
          <w:tcPr>
            <w:tcW w:w="6656" w:type="dxa"/>
          </w:tcPr>
          <w:p w:rsidR="005A2F21" w:rsidRPr="008E2E00" w:rsidRDefault="005A2F21" w:rsidP="00181927">
            <w:pPr>
              <w:spacing w:before="240" w:line="360" w:lineRule="auto"/>
              <w:jc w:val="both"/>
              <w:rPr>
                <w:b/>
                <w:bCs/>
                <w:sz w:val="24"/>
                <w:szCs w:val="24"/>
              </w:rPr>
            </w:pPr>
            <w:r w:rsidRPr="008E2E00">
              <w:rPr>
                <w:b/>
                <w:bCs/>
                <w:sz w:val="24"/>
                <w:szCs w:val="24"/>
              </w:rPr>
              <w:t>TINJAUAN PUSTAKA</w:t>
            </w:r>
          </w:p>
        </w:tc>
      </w:tr>
      <w:tr w:rsidR="005A2F21" w:rsidRPr="008E2E00" w:rsidTr="00181927">
        <w:trPr>
          <w:trHeight w:val="236"/>
        </w:trPr>
        <w:tc>
          <w:tcPr>
            <w:tcW w:w="1271" w:type="dxa"/>
          </w:tcPr>
          <w:p w:rsidR="005A2F21" w:rsidRPr="008E2E00" w:rsidRDefault="005A2F21" w:rsidP="00181927">
            <w:pPr>
              <w:spacing w:before="240" w:line="360" w:lineRule="auto"/>
              <w:jc w:val="both"/>
              <w:rPr>
                <w:sz w:val="24"/>
                <w:szCs w:val="24"/>
              </w:rPr>
            </w:pPr>
          </w:p>
        </w:tc>
        <w:tc>
          <w:tcPr>
            <w:tcW w:w="6656" w:type="dxa"/>
          </w:tcPr>
          <w:p w:rsidR="005A2F21" w:rsidRPr="008E2E00" w:rsidRDefault="005A2F21" w:rsidP="00181927">
            <w:pPr>
              <w:spacing w:before="240" w:line="360" w:lineRule="auto"/>
              <w:jc w:val="both"/>
              <w:rPr>
                <w:sz w:val="24"/>
                <w:szCs w:val="24"/>
              </w:rPr>
            </w:pPr>
            <w:r w:rsidRPr="008E2E00">
              <w:rPr>
                <w:sz w:val="24"/>
                <w:szCs w:val="24"/>
              </w:rPr>
              <w:t>Pada BAB II ini berisi tentang penelitian terdahulu seperti jurnal atau skripsi yang digunakan oleh penulis sebagai referensi dasar dan teori-teori terkait terutama tentang metode atau teknologi yang digunakan dalam pembuatan aplikasi sebagai acuan selama pengerjaan Tugas Akhir ini.</w:t>
            </w:r>
          </w:p>
        </w:tc>
      </w:tr>
      <w:tr w:rsidR="005A2F21" w:rsidRPr="008E2E00" w:rsidTr="00181927">
        <w:trPr>
          <w:trHeight w:val="237"/>
        </w:trPr>
        <w:tc>
          <w:tcPr>
            <w:tcW w:w="1271" w:type="dxa"/>
          </w:tcPr>
          <w:p w:rsidR="005A2F21" w:rsidRPr="008E2E00" w:rsidRDefault="005A2F21" w:rsidP="00181927">
            <w:pPr>
              <w:spacing w:before="240" w:line="360" w:lineRule="auto"/>
              <w:jc w:val="both"/>
              <w:rPr>
                <w:b/>
                <w:bCs/>
                <w:sz w:val="24"/>
                <w:szCs w:val="24"/>
              </w:rPr>
            </w:pPr>
            <w:r w:rsidRPr="008E2E00">
              <w:rPr>
                <w:b/>
                <w:bCs/>
                <w:sz w:val="24"/>
                <w:szCs w:val="24"/>
              </w:rPr>
              <w:t>BAB III</w:t>
            </w:r>
          </w:p>
        </w:tc>
        <w:tc>
          <w:tcPr>
            <w:tcW w:w="6656" w:type="dxa"/>
          </w:tcPr>
          <w:p w:rsidR="005A2F21" w:rsidRPr="008E2E00" w:rsidRDefault="005A2F21" w:rsidP="00181927">
            <w:pPr>
              <w:spacing w:before="240" w:line="360" w:lineRule="auto"/>
              <w:jc w:val="both"/>
              <w:rPr>
                <w:b/>
                <w:bCs/>
                <w:sz w:val="24"/>
                <w:szCs w:val="24"/>
              </w:rPr>
            </w:pPr>
            <w:r w:rsidRPr="008E2E00">
              <w:rPr>
                <w:b/>
                <w:bCs/>
                <w:sz w:val="24"/>
                <w:szCs w:val="24"/>
              </w:rPr>
              <w:t>ANALISA DAN PERANCANGAN</w:t>
            </w:r>
          </w:p>
        </w:tc>
      </w:tr>
      <w:tr w:rsidR="005A2F21" w:rsidRPr="008E2E00" w:rsidTr="00181927">
        <w:trPr>
          <w:trHeight w:val="236"/>
        </w:trPr>
        <w:tc>
          <w:tcPr>
            <w:tcW w:w="1271" w:type="dxa"/>
          </w:tcPr>
          <w:p w:rsidR="005A2F21" w:rsidRPr="008E2E00" w:rsidRDefault="005A2F21" w:rsidP="00181927">
            <w:pPr>
              <w:spacing w:before="240" w:line="360" w:lineRule="auto"/>
              <w:jc w:val="both"/>
              <w:rPr>
                <w:sz w:val="24"/>
                <w:szCs w:val="24"/>
              </w:rPr>
            </w:pPr>
          </w:p>
        </w:tc>
        <w:tc>
          <w:tcPr>
            <w:tcW w:w="6656" w:type="dxa"/>
          </w:tcPr>
          <w:p w:rsidR="005A2F21" w:rsidRPr="008E2E00" w:rsidRDefault="005A2F21" w:rsidP="00181927">
            <w:pPr>
              <w:spacing w:before="240" w:line="360" w:lineRule="auto"/>
              <w:jc w:val="both"/>
              <w:rPr>
                <w:sz w:val="24"/>
                <w:szCs w:val="24"/>
              </w:rPr>
            </w:pPr>
            <w:r w:rsidRPr="008E2E00">
              <w:rPr>
                <w:sz w:val="24"/>
                <w:szCs w:val="24"/>
              </w:rPr>
              <w:t>Pada BAB III ini berisi tentang analisa, perancangan dan rancangan pengujian. Pada bagian analisa terdapat identifikasi masalah dan pemecahan masalah. Pada bagian perancangan terdapat perancangan sistem, perancangan data dan perancangan tampilan aplikasi.</w:t>
            </w:r>
          </w:p>
        </w:tc>
      </w:tr>
      <w:tr w:rsidR="005A2F21" w:rsidRPr="008E2E00" w:rsidTr="00181927">
        <w:trPr>
          <w:trHeight w:val="236"/>
        </w:trPr>
        <w:tc>
          <w:tcPr>
            <w:tcW w:w="1271" w:type="dxa"/>
          </w:tcPr>
          <w:p w:rsidR="005A2F21" w:rsidRPr="008E2E00" w:rsidRDefault="005A2F21" w:rsidP="00181927">
            <w:pPr>
              <w:spacing w:before="240" w:line="360" w:lineRule="auto"/>
              <w:jc w:val="both"/>
              <w:rPr>
                <w:b/>
                <w:bCs/>
                <w:sz w:val="24"/>
                <w:szCs w:val="24"/>
              </w:rPr>
            </w:pPr>
            <w:r w:rsidRPr="008E2E00">
              <w:rPr>
                <w:b/>
                <w:bCs/>
                <w:sz w:val="24"/>
                <w:szCs w:val="24"/>
              </w:rPr>
              <w:t>BAB IV</w:t>
            </w:r>
          </w:p>
        </w:tc>
        <w:tc>
          <w:tcPr>
            <w:tcW w:w="6656" w:type="dxa"/>
          </w:tcPr>
          <w:p w:rsidR="005A2F21" w:rsidRPr="008E2E00" w:rsidRDefault="005A2F21" w:rsidP="00181927">
            <w:pPr>
              <w:spacing w:before="240" w:line="360" w:lineRule="auto"/>
              <w:jc w:val="both"/>
              <w:rPr>
                <w:b/>
                <w:bCs/>
                <w:sz w:val="24"/>
                <w:szCs w:val="24"/>
              </w:rPr>
            </w:pPr>
            <w:r w:rsidRPr="008E2E00">
              <w:rPr>
                <w:b/>
                <w:bCs/>
                <w:sz w:val="24"/>
                <w:szCs w:val="24"/>
              </w:rPr>
              <w:t>IMPLEMENTASI DAN PEMBAHASAN</w:t>
            </w:r>
          </w:p>
        </w:tc>
      </w:tr>
      <w:tr w:rsidR="005A2F21" w:rsidRPr="008E2E00" w:rsidTr="00181927">
        <w:trPr>
          <w:trHeight w:val="236"/>
        </w:trPr>
        <w:tc>
          <w:tcPr>
            <w:tcW w:w="1271" w:type="dxa"/>
          </w:tcPr>
          <w:p w:rsidR="005A2F21" w:rsidRPr="008E2E00" w:rsidRDefault="005A2F21" w:rsidP="00181927">
            <w:pPr>
              <w:spacing w:before="240" w:line="360" w:lineRule="auto"/>
              <w:jc w:val="both"/>
              <w:rPr>
                <w:sz w:val="24"/>
                <w:szCs w:val="24"/>
              </w:rPr>
            </w:pPr>
          </w:p>
        </w:tc>
        <w:tc>
          <w:tcPr>
            <w:tcW w:w="6656" w:type="dxa"/>
          </w:tcPr>
          <w:p w:rsidR="005A2F21" w:rsidRPr="008E2E00" w:rsidRDefault="005A2F21" w:rsidP="00181927">
            <w:pPr>
              <w:spacing w:before="240" w:line="360" w:lineRule="auto"/>
              <w:jc w:val="both"/>
              <w:rPr>
                <w:sz w:val="24"/>
                <w:szCs w:val="24"/>
              </w:rPr>
            </w:pPr>
            <w:r w:rsidRPr="008E2E00">
              <w:rPr>
                <w:sz w:val="24"/>
                <w:szCs w:val="24"/>
              </w:rPr>
              <w:t>Pada BAB IV ini berisi tentang gambaran umum obyek penelitian, spesifikasi produk dan uji coba aplikasi. Pada bagian gambaran umum obyek penelitian, penulis menjelaskan secara detail mengenai permainan yang penulis ciptakan. Pada bagian spesifikasi produk, penulis menjelaskan mengenai spesifikasi dari perangkat keras dan perangkat lunak yang penulis gunakan. Sedangkan pada bagian uji coba aplikasi, penulis melakukan pengujian terhadap jalannya aplikasi mulai dari awal hingga akhir dengan tolak ukur yang telah penulis rancang.</w:t>
            </w:r>
          </w:p>
        </w:tc>
      </w:tr>
      <w:tr w:rsidR="005A2F21" w:rsidRPr="008E2E00" w:rsidTr="00181927">
        <w:trPr>
          <w:trHeight w:val="236"/>
        </w:trPr>
        <w:tc>
          <w:tcPr>
            <w:tcW w:w="1271" w:type="dxa"/>
          </w:tcPr>
          <w:p w:rsidR="005A2F21" w:rsidRPr="008E2E00" w:rsidRDefault="005A2F21" w:rsidP="00181927">
            <w:pPr>
              <w:spacing w:before="240" w:line="360" w:lineRule="auto"/>
              <w:jc w:val="both"/>
              <w:rPr>
                <w:b/>
                <w:bCs/>
                <w:sz w:val="24"/>
                <w:szCs w:val="24"/>
              </w:rPr>
            </w:pPr>
            <w:r w:rsidRPr="008E2E00">
              <w:rPr>
                <w:b/>
                <w:bCs/>
                <w:sz w:val="24"/>
                <w:szCs w:val="24"/>
              </w:rPr>
              <w:t>BAB V</w:t>
            </w:r>
          </w:p>
        </w:tc>
        <w:tc>
          <w:tcPr>
            <w:tcW w:w="6656" w:type="dxa"/>
          </w:tcPr>
          <w:p w:rsidR="005A2F21" w:rsidRPr="008E2E00" w:rsidRDefault="005A2F21" w:rsidP="00181927">
            <w:pPr>
              <w:spacing w:before="240" w:line="360" w:lineRule="auto"/>
              <w:jc w:val="both"/>
              <w:rPr>
                <w:b/>
                <w:bCs/>
                <w:sz w:val="24"/>
                <w:szCs w:val="24"/>
              </w:rPr>
            </w:pPr>
            <w:r w:rsidRPr="008E2E00">
              <w:rPr>
                <w:b/>
                <w:bCs/>
                <w:sz w:val="24"/>
                <w:szCs w:val="24"/>
              </w:rPr>
              <w:t>PENUTUP</w:t>
            </w:r>
          </w:p>
        </w:tc>
      </w:tr>
      <w:tr w:rsidR="005A2F21" w:rsidRPr="008E2E00" w:rsidTr="00181927">
        <w:trPr>
          <w:trHeight w:val="236"/>
        </w:trPr>
        <w:tc>
          <w:tcPr>
            <w:tcW w:w="1271" w:type="dxa"/>
          </w:tcPr>
          <w:p w:rsidR="005A2F21" w:rsidRPr="008E2E00" w:rsidRDefault="005A2F21" w:rsidP="00181927">
            <w:pPr>
              <w:spacing w:before="240" w:line="360" w:lineRule="auto"/>
              <w:jc w:val="both"/>
              <w:rPr>
                <w:sz w:val="24"/>
                <w:szCs w:val="24"/>
              </w:rPr>
            </w:pPr>
          </w:p>
        </w:tc>
        <w:tc>
          <w:tcPr>
            <w:tcW w:w="6656" w:type="dxa"/>
          </w:tcPr>
          <w:p w:rsidR="005A2F21" w:rsidRPr="008E2E00" w:rsidRDefault="005A2F21" w:rsidP="00181927">
            <w:pPr>
              <w:spacing w:before="240" w:line="360" w:lineRule="auto"/>
              <w:jc w:val="both"/>
              <w:rPr>
                <w:sz w:val="24"/>
                <w:szCs w:val="24"/>
              </w:rPr>
            </w:pPr>
            <w:r w:rsidRPr="008E2E00">
              <w:rPr>
                <w:sz w:val="24"/>
                <w:szCs w:val="24"/>
              </w:rPr>
              <w:t>Pada BAB V ini berisi tentang hasil akhir yang didapatkan oleh penulis selama masa pembuatan proposal, laporan dan aplikasi. Pada BAB V ini penulis menjabarkan kesimpulan dari hasil kerja Tugas Akhir penulis dan saran dari penulis untuk pembaca.</w:t>
            </w:r>
          </w:p>
        </w:tc>
      </w:tr>
    </w:tbl>
    <w:p w:rsidR="005A2F21" w:rsidRPr="008E2E00" w:rsidRDefault="005A2F21" w:rsidP="005A2F21">
      <w:pPr>
        <w:spacing w:line="360" w:lineRule="auto"/>
        <w:rPr>
          <w:sz w:val="24"/>
          <w:szCs w:val="24"/>
        </w:rPr>
      </w:pPr>
    </w:p>
    <w:p w:rsidR="005A2F21" w:rsidRPr="008E2E00" w:rsidRDefault="005A2F21" w:rsidP="005A2F21">
      <w:pPr>
        <w:spacing w:before="240" w:line="360" w:lineRule="auto"/>
        <w:jc w:val="both"/>
        <w:rPr>
          <w:sz w:val="24"/>
          <w:szCs w:val="24"/>
        </w:rPr>
      </w:pPr>
    </w:p>
    <w:p w:rsidR="004247D0" w:rsidRPr="008E2E00" w:rsidRDefault="004247D0" w:rsidP="005A2F21">
      <w:pPr>
        <w:spacing w:before="240" w:line="360" w:lineRule="auto"/>
        <w:jc w:val="both"/>
        <w:rPr>
          <w:sz w:val="24"/>
          <w:szCs w:val="24"/>
        </w:rPr>
      </w:pPr>
    </w:p>
    <w:p w:rsidR="004247D0" w:rsidRDefault="004247D0" w:rsidP="005A2F21">
      <w:pPr>
        <w:spacing w:before="240" w:line="360" w:lineRule="auto"/>
        <w:jc w:val="both"/>
        <w:rPr>
          <w:sz w:val="24"/>
          <w:szCs w:val="24"/>
        </w:rPr>
      </w:pPr>
    </w:p>
    <w:p w:rsidR="001C6A2A" w:rsidRDefault="001C6A2A" w:rsidP="005A2F21">
      <w:pPr>
        <w:spacing w:before="240" w:line="360" w:lineRule="auto"/>
        <w:jc w:val="both"/>
        <w:rPr>
          <w:sz w:val="24"/>
          <w:szCs w:val="24"/>
        </w:rPr>
      </w:pPr>
    </w:p>
    <w:p w:rsidR="001C6A2A" w:rsidRDefault="001C6A2A" w:rsidP="005A2F21">
      <w:pPr>
        <w:spacing w:before="240" w:line="360" w:lineRule="auto"/>
        <w:jc w:val="both"/>
        <w:rPr>
          <w:sz w:val="24"/>
          <w:szCs w:val="24"/>
        </w:rPr>
      </w:pPr>
    </w:p>
    <w:p w:rsidR="001C6A2A" w:rsidRDefault="001C6A2A" w:rsidP="005A2F21">
      <w:pPr>
        <w:spacing w:before="240" w:line="360" w:lineRule="auto"/>
        <w:jc w:val="both"/>
        <w:rPr>
          <w:sz w:val="24"/>
          <w:szCs w:val="24"/>
        </w:rPr>
      </w:pPr>
      <w:bookmarkStart w:id="126" w:name="_GoBack"/>
      <w:bookmarkEnd w:id="126"/>
    </w:p>
    <w:sectPr w:rsidR="001C6A2A" w:rsidSect="001038AD">
      <w:headerReference w:type="default" r:id="rId9"/>
      <w:footerReference w:type="default" r:id="rId10"/>
      <w:pgSz w:w="11907" w:h="16839" w:code="9"/>
      <w:pgMar w:top="1701" w:right="1701"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7A2B" w:rsidRDefault="00927A2B" w:rsidP="00D00583">
      <w:r>
        <w:separator/>
      </w:r>
    </w:p>
  </w:endnote>
  <w:endnote w:type="continuationSeparator" w:id="0">
    <w:p w:rsidR="00927A2B" w:rsidRDefault="00927A2B" w:rsidP="00D00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Karl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1601985"/>
      <w:docPartObj>
        <w:docPartGallery w:val="Page Numbers (Bottom of Page)"/>
        <w:docPartUnique/>
      </w:docPartObj>
    </w:sdtPr>
    <w:sdtEndPr>
      <w:rPr>
        <w:noProof/>
      </w:rPr>
    </w:sdtEndPr>
    <w:sdtContent>
      <w:p w:rsidR="00306525" w:rsidRDefault="00306525">
        <w:pPr>
          <w:pStyle w:val="Footer"/>
          <w:jc w:val="center"/>
        </w:pPr>
        <w:r>
          <w:fldChar w:fldCharType="begin"/>
        </w:r>
        <w:r>
          <w:instrText xml:space="preserve"> PAGE   \* MERGEFORMAT </w:instrText>
        </w:r>
        <w:r>
          <w:fldChar w:fldCharType="separate"/>
        </w:r>
        <w:r w:rsidR="005C09F1">
          <w:rPr>
            <w:noProof/>
          </w:rPr>
          <w:t>1</w:t>
        </w:r>
        <w:r>
          <w:rPr>
            <w:noProof/>
          </w:rPr>
          <w:fldChar w:fldCharType="end"/>
        </w:r>
      </w:p>
    </w:sdtContent>
  </w:sdt>
  <w:p w:rsidR="00306525" w:rsidRDefault="00306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7A2B" w:rsidRDefault="00927A2B" w:rsidP="00D00583">
      <w:r>
        <w:separator/>
      </w:r>
    </w:p>
  </w:footnote>
  <w:footnote w:type="continuationSeparator" w:id="0">
    <w:p w:rsidR="00927A2B" w:rsidRDefault="00927A2B" w:rsidP="00D005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25" w:rsidRDefault="00306525" w:rsidP="002B0A6C">
    <w:pPr>
      <w:pStyle w:val="Header"/>
      <w:tabs>
        <w:tab w:val="clear" w:pos="4680"/>
        <w:tab w:val="clear" w:pos="9360"/>
        <w:tab w:val="left" w:pos="490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D79D2"/>
    <w:multiLevelType w:val="hybridMultilevel"/>
    <w:tmpl w:val="53041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965ED"/>
    <w:multiLevelType w:val="hybridMultilevel"/>
    <w:tmpl w:val="06C64F74"/>
    <w:lvl w:ilvl="0" w:tplc="AEF8CEE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427314"/>
    <w:multiLevelType w:val="hybridMultilevel"/>
    <w:tmpl w:val="3746F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A6602C"/>
    <w:multiLevelType w:val="hybridMultilevel"/>
    <w:tmpl w:val="A0C090C4"/>
    <w:lvl w:ilvl="0" w:tplc="22EE83F2">
      <w:start w:val="1"/>
      <w:numFmt w:val="bullet"/>
      <w:lvlText w:val="●"/>
      <w:lvlJc w:val="left"/>
      <w:pPr>
        <w:tabs>
          <w:tab w:val="num" w:pos="720"/>
        </w:tabs>
        <w:ind w:left="720" w:hanging="360"/>
      </w:pPr>
      <w:rPr>
        <w:rFonts w:ascii="Karla" w:hAnsi="Karla" w:hint="default"/>
      </w:rPr>
    </w:lvl>
    <w:lvl w:ilvl="1" w:tplc="6BFE8882" w:tentative="1">
      <w:start w:val="1"/>
      <w:numFmt w:val="bullet"/>
      <w:lvlText w:val="●"/>
      <w:lvlJc w:val="left"/>
      <w:pPr>
        <w:tabs>
          <w:tab w:val="num" w:pos="1440"/>
        </w:tabs>
        <w:ind w:left="1440" w:hanging="360"/>
      </w:pPr>
      <w:rPr>
        <w:rFonts w:ascii="Karla" w:hAnsi="Karla" w:hint="default"/>
      </w:rPr>
    </w:lvl>
    <w:lvl w:ilvl="2" w:tplc="561CE6C8" w:tentative="1">
      <w:start w:val="1"/>
      <w:numFmt w:val="bullet"/>
      <w:lvlText w:val="●"/>
      <w:lvlJc w:val="left"/>
      <w:pPr>
        <w:tabs>
          <w:tab w:val="num" w:pos="2160"/>
        </w:tabs>
        <w:ind w:left="2160" w:hanging="360"/>
      </w:pPr>
      <w:rPr>
        <w:rFonts w:ascii="Karla" w:hAnsi="Karla" w:hint="default"/>
      </w:rPr>
    </w:lvl>
    <w:lvl w:ilvl="3" w:tplc="1FF67064" w:tentative="1">
      <w:start w:val="1"/>
      <w:numFmt w:val="bullet"/>
      <w:lvlText w:val="●"/>
      <w:lvlJc w:val="left"/>
      <w:pPr>
        <w:tabs>
          <w:tab w:val="num" w:pos="2880"/>
        </w:tabs>
        <w:ind w:left="2880" w:hanging="360"/>
      </w:pPr>
      <w:rPr>
        <w:rFonts w:ascii="Karla" w:hAnsi="Karla" w:hint="default"/>
      </w:rPr>
    </w:lvl>
    <w:lvl w:ilvl="4" w:tplc="063CAB26" w:tentative="1">
      <w:start w:val="1"/>
      <w:numFmt w:val="bullet"/>
      <w:lvlText w:val="●"/>
      <w:lvlJc w:val="left"/>
      <w:pPr>
        <w:tabs>
          <w:tab w:val="num" w:pos="3600"/>
        </w:tabs>
        <w:ind w:left="3600" w:hanging="360"/>
      </w:pPr>
      <w:rPr>
        <w:rFonts w:ascii="Karla" w:hAnsi="Karla" w:hint="default"/>
      </w:rPr>
    </w:lvl>
    <w:lvl w:ilvl="5" w:tplc="6EBCAC68" w:tentative="1">
      <w:start w:val="1"/>
      <w:numFmt w:val="bullet"/>
      <w:lvlText w:val="●"/>
      <w:lvlJc w:val="left"/>
      <w:pPr>
        <w:tabs>
          <w:tab w:val="num" w:pos="4320"/>
        </w:tabs>
        <w:ind w:left="4320" w:hanging="360"/>
      </w:pPr>
      <w:rPr>
        <w:rFonts w:ascii="Karla" w:hAnsi="Karla" w:hint="default"/>
      </w:rPr>
    </w:lvl>
    <w:lvl w:ilvl="6" w:tplc="7E5C0964" w:tentative="1">
      <w:start w:val="1"/>
      <w:numFmt w:val="bullet"/>
      <w:lvlText w:val="●"/>
      <w:lvlJc w:val="left"/>
      <w:pPr>
        <w:tabs>
          <w:tab w:val="num" w:pos="5040"/>
        </w:tabs>
        <w:ind w:left="5040" w:hanging="360"/>
      </w:pPr>
      <w:rPr>
        <w:rFonts w:ascii="Karla" w:hAnsi="Karla" w:hint="default"/>
      </w:rPr>
    </w:lvl>
    <w:lvl w:ilvl="7" w:tplc="C1E61E60" w:tentative="1">
      <w:start w:val="1"/>
      <w:numFmt w:val="bullet"/>
      <w:lvlText w:val="●"/>
      <w:lvlJc w:val="left"/>
      <w:pPr>
        <w:tabs>
          <w:tab w:val="num" w:pos="5760"/>
        </w:tabs>
        <w:ind w:left="5760" w:hanging="360"/>
      </w:pPr>
      <w:rPr>
        <w:rFonts w:ascii="Karla" w:hAnsi="Karla" w:hint="default"/>
      </w:rPr>
    </w:lvl>
    <w:lvl w:ilvl="8" w:tplc="A8904848" w:tentative="1">
      <w:start w:val="1"/>
      <w:numFmt w:val="bullet"/>
      <w:lvlText w:val="●"/>
      <w:lvlJc w:val="left"/>
      <w:pPr>
        <w:tabs>
          <w:tab w:val="num" w:pos="6480"/>
        </w:tabs>
        <w:ind w:left="6480" w:hanging="360"/>
      </w:pPr>
      <w:rPr>
        <w:rFonts w:ascii="Karla" w:hAnsi="Karla" w:hint="default"/>
      </w:rPr>
    </w:lvl>
  </w:abstractNum>
  <w:abstractNum w:abstractNumId="4" w15:restartNumberingAfterBreak="0">
    <w:nsid w:val="11A923B5"/>
    <w:multiLevelType w:val="hybridMultilevel"/>
    <w:tmpl w:val="79ECECF8"/>
    <w:lvl w:ilvl="0" w:tplc="3EAC9CB0">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5" w15:restartNumberingAfterBreak="0">
    <w:nsid w:val="16323D09"/>
    <w:multiLevelType w:val="hybridMultilevel"/>
    <w:tmpl w:val="EB1C14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25CFE"/>
    <w:multiLevelType w:val="hybridMultilevel"/>
    <w:tmpl w:val="D39EDC94"/>
    <w:lvl w:ilvl="0" w:tplc="04090019">
      <w:start w:val="1"/>
      <w:numFmt w:val="lowerLetter"/>
      <w:lvlText w:val="%1."/>
      <w:lvlJc w:val="left"/>
      <w:pPr>
        <w:ind w:left="720" w:hanging="360"/>
      </w:pPr>
      <w:rPr>
        <w:rFonts w:hint="default"/>
      </w:rPr>
    </w:lvl>
    <w:lvl w:ilvl="1" w:tplc="D1B6DD10">
      <w:start w:val="1"/>
      <w:numFmt w:val="decimal"/>
      <w:lvlText w:val="%2."/>
      <w:lvlJc w:val="left"/>
      <w:pPr>
        <w:ind w:left="2100" w:hanging="102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872B7C"/>
    <w:multiLevelType w:val="hybridMultilevel"/>
    <w:tmpl w:val="D7AEC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C0BC7"/>
    <w:multiLevelType w:val="multilevel"/>
    <w:tmpl w:val="87E0300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39B0EE9"/>
    <w:multiLevelType w:val="hybridMultilevel"/>
    <w:tmpl w:val="B930E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257C08"/>
    <w:multiLevelType w:val="hybridMultilevel"/>
    <w:tmpl w:val="8BBEA2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B3285B"/>
    <w:multiLevelType w:val="hybridMultilevel"/>
    <w:tmpl w:val="CBF0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24F38"/>
    <w:multiLevelType w:val="hybridMultilevel"/>
    <w:tmpl w:val="CB9A81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86FC4"/>
    <w:multiLevelType w:val="hybridMultilevel"/>
    <w:tmpl w:val="5BE00180"/>
    <w:lvl w:ilvl="0" w:tplc="E8F81EC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1C3E77"/>
    <w:multiLevelType w:val="hybridMultilevel"/>
    <w:tmpl w:val="17B26920"/>
    <w:lvl w:ilvl="0" w:tplc="75DAA9E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CF2C1E"/>
    <w:multiLevelType w:val="hybridMultilevel"/>
    <w:tmpl w:val="CDA0E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8E4EB9"/>
    <w:multiLevelType w:val="hybridMultilevel"/>
    <w:tmpl w:val="1486CD10"/>
    <w:lvl w:ilvl="0" w:tplc="8B56F39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D952AD"/>
    <w:multiLevelType w:val="multilevel"/>
    <w:tmpl w:val="7F929C8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81D79C2"/>
    <w:multiLevelType w:val="hybridMultilevel"/>
    <w:tmpl w:val="1FCE9EFE"/>
    <w:lvl w:ilvl="0" w:tplc="12D60DAE">
      <w:start w:val="1"/>
      <w:numFmt w:val="upperLetter"/>
      <w:lvlText w:val="%1."/>
      <w:lvlJc w:val="left"/>
      <w:pPr>
        <w:ind w:left="639" w:hanging="360"/>
      </w:pPr>
      <w:rPr>
        <w:rFonts w:hint="default"/>
        <w:b/>
      </w:rPr>
    </w:lvl>
    <w:lvl w:ilvl="1" w:tplc="04090019" w:tentative="1">
      <w:start w:val="1"/>
      <w:numFmt w:val="lowerLetter"/>
      <w:lvlText w:val="%2."/>
      <w:lvlJc w:val="left"/>
      <w:pPr>
        <w:ind w:left="1359" w:hanging="360"/>
      </w:pPr>
    </w:lvl>
    <w:lvl w:ilvl="2" w:tplc="0409001B" w:tentative="1">
      <w:start w:val="1"/>
      <w:numFmt w:val="lowerRoman"/>
      <w:lvlText w:val="%3."/>
      <w:lvlJc w:val="right"/>
      <w:pPr>
        <w:ind w:left="2079" w:hanging="180"/>
      </w:pPr>
    </w:lvl>
    <w:lvl w:ilvl="3" w:tplc="0409000F" w:tentative="1">
      <w:start w:val="1"/>
      <w:numFmt w:val="decimal"/>
      <w:lvlText w:val="%4."/>
      <w:lvlJc w:val="left"/>
      <w:pPr>
        <w:ind w:left="2799" w:hanging="360"/>
      </w:pPr>
    </w:lvl>
    <w:lvl w:ilvl="4" w:tplc="04090019" w:tentative="1">
      <w:start w:val="1"/>
      <w:numFmt w:val="lowerLetter"/>
      <w:lvlText w:val="%5."/>
      <w:lvlJc w:val="left"/>
      <w:pPr>
        <w:ind w:left="3519" w:hanging="360"/>
      </w:pPr>
    </w:lvl>
    <w:lvl w:ilvl="5" w:tplc="0409001B" w:tentative="1">
      <w:start w:val="1"/>
      <w:numFmt w:val="lowerRoman"/>
      <w:lvlText w:val="%6."/>
      <w:lvlJc w:val="right"/>
      <w:pPr>
        <w:ind w:left="4239" w:hanging="180"/>
      </w:pPr>
    </w:lvl>
    <w:lvl w:ilvl="6" w:tplc="0409000F" w:tentative="1">
      <w:start w:val="1"/>
      <w:numFmt w:val="decimal"/>
      <w:lvlText w:val="%7."/>
      <w:lvlJc w:val="left"/>
      <w:pPr>
        <w:ind w:left="4959" w:hanging="360"/>
      </w:pPr>
    </w:lvl>
    <w:lvl w:ilvl="7" w:tplc="04090019" w:tentative="1">
      <w:start w:val="1"/>
      <w:numFmt w:val="lowerLetter"/>
      <w:lvlText w:val="%8."/>
      <w:lvlJc w:val="left"/>
      <w:pPr>
        <w:ind w:left="5679" w:hanging="360"/>
      </w:pPr>
    </w:lvl>
    <w:lvl w:ilvl="8" w:tplc="0409001B" w:tentative="1">
      <w:start w:val="1"/>
      <w:numFmt w:val="lowerRoman"/>
      <w:lvlText w:val="%9."/>
      <w:lvlJc w:val="right"/>
      <w:pPr>
        <w:ind w:left="6399" w:hanging="180"/>
      </w:pPr>
    </w:lvl>
  </w:abstractNum>
  <w:abstractNum w:abstractNumId="19" w15:restartNumberingAfterBreak="0">
    <w:nsid w:val="6E080AEF"/>
    <w:multiLevelType w:val="multilevel"/>
    <w:tmpl w:val="2432E3F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0" w15:restartNumberingAfterBreak="0">
    <w:nsid w:val="6F1D0536"/>
    <w:multiLevelType w:val="multilevel"/>
    <w:tmpl w:val="35D6BC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1A80B25"/>
    <w:multiLevelType w:val="hybridMultilevel"/>
    <w:tmpl w:val="8E667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6B03D0"/>
    <w:multiLevelType w:val="hybridMultilevel"/>
    <w:tmpl w:val="C5084DD6"/>
    <w:lvl w:ilvl="0" w:tplc="0421000F">
      <w:start w:val="1"/>
      <w:numFmt w:val="decimal"/>
      <w:lvlText w:val="%1."/>
      <w:lvlJc w:val="left"/>
      <w:pPr>
        <w:ind w:left="1507" w:hanging="360"/>
      </w:pPr>
    </w:lvl>
    <w:lvl w:ilvl="1" w:tplc="04210019">
      <w:start w:val="1"/>
      <w:numFmt w:val="lowerLetter"/>
      <w:lvlText w:val="%2."/>
      <w:lvlJc w:val="left"/>
      <w:pPr>
        <w:ind w:left="2227" w:hanging="360"/>
      </w:pPr>
    </w:lvl>
    <w:lvl w:ilvl="2" w:tplc="0421001B">
      <w:start w:val="1"/>
      <w:numFmt w:val="lowerRoman"/>
      <w:lvlText w:val="%3."/>
      <w:lvlJc w:val="right"/>
      <w:pPr>
        <w:ind w:left="2947" w:hanging="180"/>
      </w:pPr>
    </w:lvl>
    <w:lvl w:ilvl="3" w:tplc="0421000F">
      <w:start w:val="1"/>
      <w:numFmt w:val="decimal"/>
      <w:lvlText w:val="%4."/>
      <w:lvlJc w:val="left"/>
      <w:pPr>
        <w:ind w:left="3667" w:hanging="360"/>
      </w:pPr>
    </w:lvl>
    <w:lvl w:ilvl="4" w:tplc="04210019">
      <w:start w:val="1"/>
      <w:numFmt w:val="lowerLetter"/>
      <w:lvlText w:val="%5."/>
      <w:lvlJc w:val="left"/>
      <w:pPr>
        <w:ind w:left="4387" w:hanging="360"/>
      </w:pPr>
    </w:lvl>
    <w:lvl w:ilvl="5" w:tplc="0421001B">
      <w:start w:val="1"/>
      <w:numFmt w:val="lowerRoman"/>
      <w:lvlText w:val="%6."/>
      <w:lvlJc w:val="right"/>
      <w:pPr>
        <w:ind w:left="5107" w:hanging="180"/>
      </w:pPr>
    </w:lvl>
    <w:lvl w:ilvl="6" w:tplc="0421000F">
      <w:start w:val="1"/>
      <w:numFmt w:val="decimal"/>
      <w:lvlText w:val="%7."/>
      <w:lvlJc w:val="left"/>
      <w:pPr>
        <w:ind w:left="5827" w:hanging="360"/>
      </w:pPr>
    </w:lvl>
    <w:lvl w:ilvl="7" w:tplc="04210019">
      <w:start w:val="1"/>
      <w:numFmt w:val="lowerLetter"/>
      <w:lvlText w:val="%8."/>
      <w:lvlJc w:val="left"/>
      <w:pPr>
        <w:ind w:left="6547" w:hanging="360"/>
      </w:pPr>
    </w:lvl>
    <w:lvl w:ilvl="8" w:tplc="0421001B">
      <w:start w:val="1"/>
      <w:numFmt w:val="lowerRoman"/>
      <w:lvlText w:val="%9."/>
      <w:lvlJc w:val="right"/>
      <w:pPr>
        <w:ind w:left="7267" w:hanging="180"/>
      </w:pPr>
    </w:lvl>
  </w:abstractNum>
  <w:num w:numId="1">
    <w:abstractNumId w:val="20"/>
  </w:num>
  <w:num w:numId="2">
    <w:abstractNumId w:val="16"/>
  </w:num>
  <w:num w:numId="3">
    <w:abstractNumId w:val="12"/>
  </w:num>
  <w:num w:numId="4">
    <w:abstractNumId w:val="18"/>
  </w:num>
  <w:num w:numId="5">
    <w:abstractNumId w:val="11"/>
  </w:num>
  <w:num w:numId="6">
    <w:abstractNumId w:val="5"/>
  </w:num>
  <w:num w:numId="7">
    <w:abstractNumId w:val="13"/>
  </w:num>
  <w:num w:numId="8">
    <w:abstractNumId w:val="7"/>
  </w:num>
  <w:num w:numId="9">
    <w:abstractNumId w:val="8"/>
  </w:num>
  <w:num w:numId="10">
    <w:abstractNumId w:val="15"/>
  </w:num>
  <w:num w:numId="11">
    <w:abstractNumId w:val="2"/>
  </w:num>
  <w:num w:numId="12">
    <w:abstractNumId w:val="6"/>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4"/>
  </w:num>
  <w:num w:numId="16">
    <w:abstractNumId w:val="1"/>
  </w:num>
  <w:num w:numId="17">
    <w:abstractNumId w:val="14"/>
  </w:num>
  <w:num w:numId="18">
    <w:abstractNumId w:val="9"/>
  </w:num>
  <w:num w:numId="19">
    <w:abstractNumId w:val="17"/>
  </w:num>
  <w:num w:numId="20">
    <w:abstractNumId w:val="19"/>
  </w:num>
  <w:num w:numId="21">
    <w:abstractNumId w:val="0"/>
  </w:num>
  <w:num w:numId="22">
    <w:abstractNumId w:val="21"/>
  </w:num>
  <w:num w:numId="23">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0583"/>
    <w:rsid w:val="00000CB6"/>
    <w:rsid w:val="00001193"/>
    <w:rsid w:val="0000238C"/>
    <w:rsid w:val="000046D8"/>
    <w:rsid w:val="0000639D"/>
    <w:rsid w:val="00006A4A"/>
    <w:rsid w:val="000104F7"/>
    <w:rsid w:val="000118E0"/>
    <w:rsid w:val="00012263"/>
    <w:rsid w:val="000153A4"/>
    <w:rsid w:val="00017578"/>
    <w:rsid w:val="00017B07"/>
    <w:rsid w:val="00017C6B"/>
    <w:rsid w:val="00021C03"/>
    <w:rsid w:val="00023F3C"/>
    <w:rsid w:val="0002523D"/>
    <w:rsid w:val="00026DEE"/>
    <w:rsid w:val="000308F8"/>
    <w:rsid w:val="00031A60"/>
    <w:rsid w:val="000322B0"/>
    <w:rsid w:val="00032738"/>
    <w:rsid w:val="000327D7"/>
    <w:rsid w:val="00040269"/>
    <w:rsid w:val="00044204"/>
    <w:rsid w:val="000511F5"/>
    <w:rsid w:val="000513FF"/>
    <w:rsid w:val="000515E6"/>
    <w:rsid w:val="00051D85"/>
    <w:rsid w:val="00054880"/>
    <w:rsid w:val="00060B73"/>
    <w:rsid w:val="00062F87"/>
    <w:rsid w:val="00063537"/>
    <w:rsid w:val="0006699F"/>
    <w:rsid w:val="00071873"/>
    <w:rsid w:val="00071C94"/>
    <w:rsid w:val="00074132"/>
    <w:rsid w:val="000764A9"/>
    <w:rsid w:val="00076533"/>
    <w:rsid w:val="00077B8B"/>
    <w:rsid w:val="00081FAD"/>
    <w:rsid w:val="0008208A"/>
    <w:rsid w:val="000820C9"/>
    <w:rsid w:val="00084685"/>
    <w:rsid w:val="000854E9"/>
    <w:rsid w:val="000871D8"/>
    <w:rsid w:val="00090B1A"/>
    <w:rsid w:val="000950D7"/>
    <w:rsid w:val="000957EE"/>
    <w:rsid w:val="0009673E"/>
    <w:rsid w:val="000A303A"/>
    <w:rsid w:val="000A37CF"/>
    <w:rsid w:val="000B30B1"/>
    <w:rsid w:val="000B3751"/>
    <w:rsid w:val="000B7216"/>
    <w:rsid w:val="000C369D"/>
    <w:rsid w:val="000C483E"/>
    <w:rsid w:val="000C4FFB"/>
    <w:rsid w:val="000C666B"/>
    <w:rsid w:val="000C764E"/>
    <w:rsid w:val="000D26F1"/>
    <w:rsid w:val="000D47E8"/>
    <w:rsid w:val="000D68B7"/>
    <w:rsid w:val="000E478A"/>
    <w:rsid w:val="000E7625"/>
    <w:rsid w:val="000F039A"/>
    <w:rsid w:val="000F08C0"/>
    <w:rsid w:val="000F392F"/>
    <w:rsid w:val="0010047C"/>
    <w:rsid w:val="001015EC"/>
    <w:rsid w:val="001038AD"/>
    <w:rsid w:val="001041D5"/>
    <w:rsid w:val="00110039"/>
    <w:rsid w:val="00116E6E"/>
    <w:rsid w:val="00117D48"/>
    <w:rsid w:val="0012163F"/>
    <w:rsid w:val="00124076"/>
    <w:rsid w:val="001246AE"/>
    <w:rsid w:val="0012538C"/>
    <w:rsid w:val="0012568F"/>
    <w:rsid w:val="00125FA0"/>
    <w:rsid w:val="001269EA"/>
    <w:rsid w:val="00131EE1"/>
    <w:rsid w:val="00135263"/>
    <w:rsid w:val="00140755"/>
    <w:rsid w:val="001422FA"/>
    <w:rsid w:val="00143583"/>
    <w:rsid w:val="00144475"/>
    <w:rsid w:val="00146DA4"/>
    <w:rsid w:val="00150A6B"/>
    <w:rsid w:val="00151061"/>
    <w:rsid w:val="0015352F"/>
    <w:rsid w:val="00155480"/>
    <w:rsid w:val="00155ABF"/>
    <w:rsid w:val="00155AF6"/>
    <w:rsid w:val="00161559"/>
    <w:rsid w:val="00163906"/>
    <w:rsid w:val="001652B5"/>
    <w:rsid w:val="00166908"/>
    <w:rsid w:val="00167B1B"/>
    <w:rsid w:val="00172E82"/>
    <w:rsid w:val="00177569"/>
    <w:rsid w:val="00177B6C"/>
    <w:rsid w:val="00181927"/>
    <w:rsid w:val="00185412"/>
    <w:rsid w:val="00185FCC"/>
    <w:rsid w:val="001946A3"/>
    <w:rsid w:val="0019679E"/>
    <w:rsid w:val="00197C8C"/>
    <w:rsid w:val="001A0C81"/>
    <w:rsid w:val="001A4E76"/>
    <w:rsid w:val="001B19A1"/>
    <w:rsid w:val="001B23A4"/>
    <w:rsid w:val="001B3A8D"/>
    <w:rsid w:val="001B3F22"/>
    <w:rsid w:val="001B47E6"/>
    <w:rsid w:val="001B7974"/>
    <w:rsid w:val="001C3F1A"/>
    <w:rsid w:val="001C4099"/>
    <w:rsid w:val="001C6A2A"/>
    <w:rsid w:val="001D0BE2"/>
    <w:rsid w:val="001D17E6"/>
    <w:rsid w:val="001D28EE"/>
    <w:rsid w:val="001D2CE2"/>
    <w:rsid w:val="001D4967"/>
    <w:rsid w:val="001D6DC9"/>
    <w:rsid w:val="001E0062"/>
    <w:rsid w:val="001E27C3"/>
    <w:rsid w:val="001E2A1B"/>
    <w:rsid w:val="001E3B3E"/>
    <w:rsid w:val="001E3CC6"/>
    <w:rsid w:val="001E52A6"/>
    <w:rsid w:val="001F069E"/>
    <w:rsid w:val="001F1CF5"/>
    <w:rsid w:val="001F2BDA"/>
    <w:rsid w:val="0020186F"/>
    <w:rsid w:val="00202706"/>
    <w:rsid w:val="00202F03"/>
    <w:rsid w:val="002228FD"/>
    <w:rsid w:val="00224041"/>
    <w:rsid w:val="002245F8"/>
    <w:rsid w:val="00231535"/>
    <w:rsid w:val="00234546"/>
    <w:rsid w:val="002351D4"/>
    <w:rsid w:val="0024189F"/>
    <w:rsid w:val="002425BE"/>
    <w:rsid w:val="002431D3"/>
    <w:rsid w:val="00244308"/>
    <w:rsid w:val="00246E9C"/>
    <w:rsid w:val="002503CA"/>
    <w:rsid w:val="00257EA6"/>
    <w:rsid w:val="0026684A"/>
    <w:rsid w:val="0027007C"/>
    <w:rsid w:val="002720F1"/>
    <w:rsid w:val="00272A3C"/>
    <w:rsid w:val="00275EF7"/>
    <w:rsid w:val="00276FB5"/>
    <w:rsid w:val="0027784B"/>
    <w:rsid w:val="00282161"/>
    <w:rsid w:val="00284DDD"/>
    <w:rsid w:val="002914BB"/>
    <w:rsid w:val="00292DE0"/>
    <w:rsid w:val="00293216"/>
    <w:rsid w:val="002A0A3D"/>
    <w:rsid w:val="002A117E"/>
    <w:rsid w:val="002A2E90"/>
    <w:rsid w:val="002A49EA"/>
    <w:rsid w:val="002A55EC"/>
    <w:rsid w:val="002A7089"/>
    <w:rsid w:val="002B0A6C"/>
    <w:rsid w:val="002C3B0D"/>
    <w:rsid w:val="002C59EB"/>
    <w:rsid w:val="002D2C0F"/>
    <w:rsid w:val="002D4D6D"/>
    <w:rsid w:val="002D6520"/>
    <w:rsid w:val="002E0D79"/>
    <w:rsid w:val="002E1A23"/>
    <w:rsid w:val="002E29FC"/>
    <w:rsid w:val="002E2D98"/>
    <w:rsid w:val="002E5124"/>
    <w:rsid w:val="002F0D92"/>
    <w:rsid w:val="002F0F91"/>
    <w:rsid w:val="002F155F"/>
    <w:rsid w:val="002F3431"/>
    <w:rsid w:val="002F5185"/>
    <w:rsid w:val="00300E16"/>
    <w:rsid w:val="003013D8"/>
    <w:rsid w:val="0030315D"/>
    <w:rsid w:val="003036DB"/>
    <w:rsid w:val="0030429C"/>
    <w:rsid w:val="00304F56"/>
    <w:rsid w:val="00306525"/>
    <w:rsid w:val="00307A42"/>
    <w:rsid w:val="003114A6"/>
    <w:rsid w:val="0031241A"/>
    <w:rsid w:val="003132B5"/>
    <w:rsid w:val="00315407"/>
    <w:rsid w:val="0032772E"/>
    <w:rsid w:val="00330F84"/>
    <w:rsid w:val="003320DF"/>
    <w:rsid w:val="00340451"/>
    <w:rsid w:val="003411F7"/>
    <w:rsid w:val="00344497"/>
    <w:rsid w:val="003461AD"/>
    <w:rsid w:val="003513CE"/>
    <w:rsid w:val="00352BF7"/>
    <w:rsid w:val="003534BE"/>
    <w:rsid w:val="00353AFA"/>
    <w:rsid w:val="00354EBC"/>
    <w:rsid w:val="00357206"/>
    <w:rsid w:val="003619B4"/>
    <w:rsid w:val="003621BC"/>
    <w:rsid w:val="003627CD"/>
    <w:rsid w:val="00371182"/>
    <w:rsid w:val="00376E30"/>
    <w:rsid w:val="00376ED5"/>
    <w:rsid w:val="00384B2E"/>
    <w:rsid w:val="0039038D"/>
    <w:rsid w:val="00390BFB"/>
    <w:rsid w:val="003913BE"/>
    <w:rsid w:val="00392E7D"/>
    <w:rsid w:val="003938CC"/>
    <w:rsid w:val="00393BDD"/>
    <w:rsid w:val="00396172"/>
    <w:rsid w:val="00397C40"/>
    <w:rsid w:val="003A072A"/>
    <w:rsid w:val="003A16A9"/>
    <w:rsid w:val="003A235D"/>
    <w:rsid w:val="003A247D"/>
    <w:rsid w:val="003A3B26"/>
    <w:rsid w:val="003A452A"/>
    <w:rsid w:val="003A5BCE"/>
    <w:rsid w:val="003A67B5"/>
    <w:rsid w:val="003A68CC"/>
    <w:rsid w:val="003B5C14"/>
    <w:rsid w:val="003B5F24"/>
    <w:rsid w:val="003B6535"/>
    <w:rsid w:val="003B682C"/>
    <w:rsid w:val="003B7BAF"/>
    <w:rsid w:val="003C3E4F"/>
    <w:rsid w:val="003C4014"/>
    <w:rsid w:val="003C7511"/>
    <w:rsid w:val="003D3406"/>
    <w:rsid w:val="003E087A"/>
    <w:rsid w:val="003E6807"/>
    <w:rsid w:val="003F2091"/>
    <w:rsid w:val="003F3FB1"/>
    <w:rsid w:val="003F5B17"/>
    <w:rsid w:val="003F7F01"/>
    <w:rsid w:val="0040475B"/>
    <w:rsid w:val="00405978"/>
    <w:rsid w:val="00406DD4"/>
    <w:rsid w:val="00410E95"/>
    <w:rsid w:val="004111A3"/>
    <w:rsid w:val="00411BA5"/>
    <w:rsid w:val="004121BB"/>
    <w:rsid w:val="004156DC"/>
    <w:rsid w:val="004212B5"/>
    <w:rsid w:val="00421FB9"/>
    <w:rsid w:val="00422846"/>
    <w:rsid w:val="004247D0"/>
    <w:rsid w:val="00425467"/>
    <w:rsid w:val="0042667B"/>
    <w:rsid w:val="00427EC1"/>
    <w:rsid w:val="00430D56"/>
    <w:rsid w:val="00433D9D"/>
    <w:rsid w:val="00437650"/>
    <w:rsid w:val="00443459"/>
    <w:rsid w:val="004520BC"/>
    <w:rsid w:val="00452848"/>
    <w:rsid w:val="00452DD3"/>
    <w:rsid w:val="00454843"/>
    <w:rsid w:val="00457450"/>
    <w:rsid w:val="004607EC"/>
    <w:rsid w:val="0046121C"/>
    <w:rsid w:val="00461764"/>
    <w:rsid w:val="00461828"/>
    <w:rsid w:val="00461D64"/>
    <w:rsid w:val="004629E5"/>
    <w:rsid w:val="00465497"/>
    <w:rsid w:val="00465F39"/>
    <w:rsid w:val="00466D89"/>
    <w:rsid w:val="004721B7"/>
    <w:rsid w:val="00473735"/>
    <w:rsid w:val="00473A7A"/>
    <w:rsid w:val="00474AA0"/>
    <w:rsid w:val="0047607F"/>
    <w:rsid w:val="00477D30"/>
    <w:rsid w:val="004845FE"/>
    <w:rsid w:val="004871B3"/>
    <w:rsid w:val="004873E1"/>
    <w:rsid w:val="00492D17"/>
    <w:rsid w:val="0049693C"/>
    <w:rsid w:val="004A0504"/>
    <w:rsid w:val="004A2192"/>
    <w:rsid w:val="004A253B"/>
    <w:rsid w:val="004A2585"/>
    <w:rsid w:val="004A2E5A"/>
    <w:rsid w:val="004A3D0E"/>
    <w:rsid w:val="004A566E"/>
    <w:rsid w:val="004A5BAD"/>
    <w:rsid w:val="004B20BA"/>
    <w:rsid w:val="004B3406"/>
    <w:rsid w:val="004B7B08"/>
    <w:rsid w:val="004D19C4"/>
    <w:rsid w:val="004D46A9"/>
    <w:rsid w:val="004D5024"/>
    <w:rsid w:val="004D5801"/>
    <w:rsid w:val="004D729D"/>
    <w:rsid w:val="004E15D8"/>
    <w:rsid w:val="004E30D5"/>
    <w:rsid w:val="004E3139"/>
    <w:rsid w:val="004E3D30"/>
    <w:rsid w:val="004E3F71"/>
    <w:rsid w:val="004E4A30"/>
    <w:rsid w:val="004E4D7F"/>
    <w:rsid w:val="004F384A"/>
    <w:rsid w:val="004F47A6"/>
    <w:rsid w:val="004F6B83"/>
    <w:rsid w:val="004F6E9F"/>
    <w:rsid w:val="004F6FD1"/>
    <w:rsid w:val="004F7633"/>
    <w:rsid w:val="00502602"/>
    <w:rsid w:val="00504236"/>
    <w:rsid w:val="0050542C"/>
    <w:rsid w:val="00507F30"/>
    <w:rsid w:val="00510BD5"/>
    <w:rsid w:val="00514D31"/>
    <w:rsid w:val="00515320"/>
    <w:rsid w:val="0052308E"/>
    <w:rsid w:val="00523E21"/>
    <w:rsid w:val="005305AE"/>
    <w:rsid w:val="00532836"/>
    <w:rsid w:val="00536936"/>
    <w:rsid w:val="005376E6"/>
    <w:rsid w:val="005447AA"/>
    <w:rsid w:val="00551202"/>
    <w:rsid w:val="0055175B"/>
    <w:rsid w:val="00553228"/>
    <w:rsid w:val="005542C1"/>
    <w:rsid w:val="00555671"/>
    <w:rsid w:val="005573A6"/>
    <w:rsid w:val="00557A8E"/>
    <w:rsid w:val="0056025F"/>
    <w:rsid w:val="00563FD3"/>
    <w:rsid w:val="00567829"/>
    <w:rsid w:val="0057149F"/>
    <w:rsid w:val="00575A26"/>
    <w:rsid w:val="005773DB"/>
    <w:rsid w:val="00583B38"/>
    <w:rsid w:val="00584671"/>
    <w:rsid w:val="00586606"/>
    <w:rsid w:val="00587F8E"/>
    <w:rsid w:val="00595A9D"/>
    <w:rsid w:val="005A2AE2"/>
    <w:rsid w:val="005A2F21"/>
    <w:rsid w:val="005A35B8"/>
    <w:rsid w:val="005A51BB"/>
    <w:rsid w:val="005A7F94"/>
    <w:rsid w:val="005B1204"/>
    <w:rsid w:val="005C09F1"/>
    <w:rsid w:val="005C211F"/>
    <w:rsid w:val="005C50AA"/>
    <w:rsid w:val="005C53E0"/>
    <w:rsid w:val="005D7396"/>
    <w:rsid w:val="005E0895"/>
    <w:rsid w:val="005E16AB"/>
    <w:rsid w:val="005E71E4"/>
    <w:rsid w:val="005F321F"/>
    <w:rsid w:val="0060006A"/>
    <w:rsid w:val="00600A14"/>
    <w:rsid w:val="00601FCD"/>
    <w:rsid w:val="00602098"/>
    <w:rsid w:val="0060270C"/>
    <w:rsid w:val="00611476"/>
    <w:rsid w:val="00611F68"/>
    <w:rsid w:val="00613207"/>
    <w:rsid w:val="00614811"/>
    <w:rsid w:val="0061510F"/>
    <w:rsid w:val="0062041F"/>
    <w:rsid w:val="006211C5"/>
    <w:rsid w:val="006215AE"/>
    <w:rsid w:val="00624C1F"/>
    <w:rsid w:val="0062783B"/>
    <w:rsid w:val="006307A6"/>
    <w:rsid w:val="006327B0"/>
    <w:rsid w:val="006403DC"/>
    <w:rsid w:val="00643DCD"/>
    <w:rsid w:val="00644769"/>
    <w:rsid w:val="0064632B"/>
    <w:rsid w:val="0065247C"/>
    <w:rsid w:val="006667D6"/>
    <w:rsid w:val="00676B71"/>
    <w:rsid w:val="00681AA6"/>
    <w:rsid w:val="00682A19"/>
    <w:rsid w:val="006855D2"/>
    <w:rsid w:val="0069351D"/>
    <w:rsid w:val="006935C3"/>
    <w:rsid w:val="00696E47"/>
    <w:rsid w:val="00697A55"/>
    <w:rsid w:val="006B44DD"/>
    <w:rsid w:val="006B5B0F"/>
    <w:rsid w:val="006B6504"/>
    <w:rsid w:val="006B6910"/>
    <w:rsid w:val="006C59D3"/>
    <w:rsid w:val="006D330B"/>
    <w:rsid w:val="006D3397"/>
    <w:rsid w:val="006D3EBA"/>
    <w:rsid w:val="006D5025"/>
    <w:rsid w:val="006D5086"/>
    <w:rsid w:val="006D6F2E"/>
    <w:rsid w:val="006D7E75"/>
    <w:rsid w:val="006E2BEC"/>
    <w:rsid w:val="006E6BF2"/>
    <w:rsid w:val="006F1EE2"/>
    <w:rsid w:val="006F2692"/>
    <w:rsid w:val="006F30CE"/>
    <w:rsid w:val="006F4AC7"/>
    <w:rsid w:val="007005E3"/>
    <w:rsid w:val="00702F99"/>
    <w:rsid w:val="00705A08"/>
    <w:rsid w:val="00705C81"/>
    <w:rsid w:val="007105EB"/>
    <w:rsid w:val="00717A80"/>
    <w:rsid w:val="00720EDF"/>
    <w:rsid w:val="00722A64"/>
    <w:rsid w:val="007245EB"/>
    <w:rsid w:val="00726834"/>
    <w:rsid w:val="00730306"/>
    <w:rsid w:val="00730BAF"/>
    <w:rsid w:val="00732235"/>
    <w:rsid w:val="00733B9A"/>
    <w:rsid w:val="00735BED"/>
    <w:rsid w:val="007370A2"/>
    <w:rsid w:val="00743694"/>
    <w:rsid w:val="00743E07"/>
    <w:rsid w:val="007443EC"/>
    <w:rsid w:val="007444EC"/>
    <w:rsid w:val="007504A9"/>
    <w:rsid w:val="00750926"/>
    <w:rsid w:val="00752406"/>
    <w:rsid w:val="007560ED"/>
    <w:rsid w:val="0076151D"/>
    <w:rsid w:val="00762E8B"/>
    <w:rsid w:val="00763946"/>
    <w:rsid w:val="00765841"/>
    <w:rsid w:val="00766AD1"/>
    <w:rsid w:val="00770EAF"/>
    <w:rsid w:val="00772EE6"/>
    <w:rsid w:val="00775457"/>
    <w:rsid w:val="00780FF4"/>
    <w:rsid w:val="00781E5E"/>
    <w:rsid w:val="00783274"/>
    <w:rsid w:val="007915C0"/>
    <w:rsid w:val="00797DF7"/>
    <w:rsid w:val="007A77DB"/>
    <w:rsid w:val="007B1BFD"/>
    <w:rsid w:val="007B2065"/>
    <w:rsid w:val="007B3371"/>
    <w:rsid w:val="007B3AE1"/>
    <w:rsid w:val="007C4396"/>
    <w:rsid w:val="007C51B7"/>
    <w:rsid w:val="007C584E"/>
    <w:rsid w:val="007C5C5A"/>
    <w:rsid w:val="007C5F7B"/>
    <w:rsid w:val="007C667F"/>
    <w:rsid w:val="007C6E46"/>
    <w:rsid w:val="007D0903"/>
    <w:rsid w:val="007D213A"/>
    <w:rsid w:val="007D6986"/>
    <w:rsid w:val="007D7195"/>
    <w:rsid w:val="007D75C9"/>
    <w:rsid w:val="007E156B"/>
    <w:rsid w:val="007E6515"/>
    <w:rsid w:val="007E7B44"/>
    <w:rsid w:val="007F0D42"/>
    <w:rsid w:val="007F0F45"/>
    <w:rsid w:val="007F1E0B"/>
    <w:rsid w:val="007F6AC7"/>
    <w:rsid w:val="00800453"/>
    <w:rsid w:val="008051BE"/>
    <w:rsid w:val="00805AB3"/>
    <w:rsid w:val="008138F8"/>
    <w:rsid w:val="00826420"/>
    <w:rsid w:val="0083036E"/>
    <w:rsid w:val="008333D3"/>
    <w:rsid w:val="00835B66"/>
    <w:rsid w:val="00837F23"/>
    <w:rsid w:val="00837FB6"/>
    <w:rsid w:val="00846A84"/>
    <w:rsid w:val="00847845"/>
    <w:rsid w:val="008527B2"/>
    <w:rsid w:val="00853CA0"/>
    <w:rsid w:val="008542A3"/>
    <w:rsid w:val="00854607"/>
    <w:rsid w:val="00856947"/>
    <w:rsid w:val="008621E6"/>
    <w:rsid w:val="0086274B"/>
    <w:rsid w:val="00864043"/>
    <w:rsid w:val="00870D6B"/>
    <w:rsid w:val="0087423B"/>
    <w:rsid w:val="008747B2"/>
    <w:rsid w:val="00877C43"/>
    <w:rsid w:val="00882434"/>
    <w:rsid w:val="00887194"/>
    <w:rsid w:val="00895A36"/>
    <w:rsid w:val="008A40F4"/>
    <w:rsid w:val="008A4AD8"/>
    <w:rsid w:val="008A742B"/>
    <w:rsid w:val="008B0897"/>
    <w:rsid w:val="008B2460"/>
    <w:rsid w:val="008B2737"/>
    <w:rsid w:val="008B54BF"/>
    <w:rsid w:val="008B5C94"/>
    <w:rsid w:val="008C36AF"/>
    <w:rsid w:val="008C4F70"/>
    <w:rsid w:val="008C7D70"/>
    <w:rsid w:val="008D6320"/>
    <w:rsid w:val="008D660A"/>
    <w:rsid w:val="008E0EE3"/>
    <w:rsid w:val="008E2E00"/>
    <w:rsid w:val="008E337B"/>
    <w:rsid w:val="008E3BC5"/>
    <w:rsid w:val="008E4F4A"/>
    <w:rsid w:val="008E4F70"/>
    <w:rsid w:val="008E61C0"/>
    <w:rsid w:val="008E65D5"/>
    <w:rsid w:val="008F0459"/>
    <w:rsid w:val="00902225"/>
    <w:rsid w:val="00903239"/>
    <w:rsid w:val="00911A1C"/>
    <w:rsid w:val="00913566"/>
    <w:rsid w:val="00922B62"/>
    <w:rsid w:val="00922E4B"/>
    <w:rsid w:val="00925D3A"/>
    <w:rsid w:val="009274BA"/>
    <w:rsid w:val="00927A2B"/>
    <w:rsid w:val="00931901"/>
    <w:rsid w:val="00936DDA"/>
    <w:rsid w:val="00937A3D"/>
    <w:rsid w:val="0094190F"/>
    <w:rsid w:val="00944604"/>
    <w:rsid w:val="009446AB"/>
    <w:rsid w:val="00944B42"/>
    <w:rsid w:val="00946F1B"/>
    <w:rsid w:val="009503F5"/>
    <w:rsid w:val="00952C36"/>
    <w:rsid w:val="009531EF"/>
    <w:rsid w:val="009649E6"/>
    <w:rsid w:val="009663B6"/>
    <w:rsid w:val="00981CB3"/>
    <w:rsid w:val="00983047"/>
    <w:rsid w:val="009862D7"/>
    <w:rsid w:val="00987221"/>
    <w:rsid w:val="009879C0"/>
    <w:rsid w:val="00987F6A"/>
    <w:rsid w:val="0099080A"/>
    <w:rsid w:val="0099197D"/>
    <w:rsid w:val="00991B9A"/>
    <w:rsid w:val="00995BD4"/>
    <w:rsid w:val="00995EC9"/>
    <w:rsid w:val="00996177"/>
    <w:rsid w:val="009A2CC6"/>
    <w:rsid w:val="009A4D7B"/>
    <w:rsid w:val="009A54B4"/>
    <w:rsid w:val="009A5CD4"/>
    <w:rsid w:val="009A7397"/>
    <w:rsid w:val="009A73F6"/>
    <w:rsid w:val="009A78D7"/>
    <w:rsid w:val="009B1CD7"/>
    <w:rsid w:val="009B25A4"/>
    <w:rsid w:val="009B3323"/>
    <w:rsid w:val="009C2F64"/>
    <w:rsid w:val="009C695B"/>
    <w:rsid w:val="009C7886"/>
    <w:rsid w:val="009D3807"/>
    <w:rsid w:val="009E49DA"/>
    <w:rsid w:val="009E58DD"/>
    <w:rsid w:val="009E7B2D"/>
    <w:rsid w:val="009F0C8A"/>
    <w:rsid w:val="009F1531"/>
    <w:rsid w:val="009F1E65"/>
    <w:rsid w:val="009F2F8F"/>
    <w:rsid w:val="009F5EE6"/>
    <w:rsid w:val="009F6383"/>
    <w:rsid w:val="009F69CF"/>
    <w:rsid w:val="009F7410"/>
    <w:rsid w:val="009F7C88"/>
    <w:rsid w:val="00A01A24"/>
    <w:rsid w:val="00A0425E"/>
    <w:rsid w:val="00A04819"/>
    <w:rsid w:val="00A04AD3"/>
    <w:rsid w:val="00A051B0"/>
    <w:rsid w:val="00A1015F"/>
    <w:rsid w:val="00A1139B"/>
    <w:rsid w:val="00A154EC"/>
    <w:rsid w:val="00A17C62"/>
    <w:rsid w:val="00A2101E"/>
    <w:rsid w:val="00A22ABB"/>
    <w:rsid w:val="00A23626"/>
    <w:rsid w:val="00A246D2"/>
    <w:rsid w:val="00A26CC7"/>
    <w:rsid w:val="00A272B1"/>
    <w:rsid w:val="00A304F0"/>
    <w:rsid w:val="00A30D5E"/>
    <w:rsid w:val="00A32815"/>
    <w:rsid w:val="00A328CF"/>
    <w:rsid w:val="00A32D07"/>
    <w:rsid w:val="00A32D24"/>
    <w:rsid w:val="00A34293"/>
    <w:rsid w:val="00A35457"/>
    <w:rsid w:val="00A37A22"/>
    <w:rsid w:val="00A43C3D"/>
    <w:rsid w:val="00A4750B"/>
    <w:rsid w:val="00A55CAC"/>
    <w:rsid w:val="00A56446"/>
    <w:rsid w:val="00A60AA9"/>
    <w:rsid w:val="00A60AB9"/>
    <w:rsid w:val="00A63F1A"/>
    <w:rsid w:val="00A70A84"/>
    <w:rsid w:val="00A81D18"/>
    <w:rsid w:val="00A83555"/>
    <w:rsid w:val="00A835F1"/>
    <w:rsid w:val="00A84435"/>
    <w:rsid w:val="00A84B4B"/>
    <w:rsid w:val="00A84C66"/>
    <w:rsid w:val="00A925D6"/>
    <w:rsid w:val="00A92BE5"/>
    <w:rsid w:val="00A9444B"/>
    <w:rsid w:val="00A94A4B"/>
    <w:rsid w:val="00A95870"/>
    <w:rsid w:val="00A95D9B"/>
    <w:rsid w:val="00A969BF"/>
    <w:rsid w:val="00AA185C"/>
    <w:rsid w:val="00AA4768"/>
    <w:rsid w:val="00AB1BF3"/>
    <w:rsid w:val="00AB33F1"/>
    <w:rsid w:val="00AB4320"/>
    <w:rsid w:val="00AC490D"/>
    <w:rsid w:val="00AC6748"/>
    <w:rsid w:val="00AD0C50"/>
    <w:rsid w:val="00AD1659"/>
    <w:rsid w:val="00AD20FF"/>
    <w:rsid w:val="00AD2E24"/>
    <w:rsid w:val="00AD3F03"/>
    <w:rsid w:val="00AE3308"/>
    <w:rsid w:val="00AE45ED"/>
    <w:rsid w:val="00AE58B9"/>
    <w:rsid w:val="00AE5DBD"/>
    <w:rsid w:val="00AE606A"/>
    <w:rsid w:val="00AF070D"/>
    <w:rsid w:val="00AF1464"/>
    <w:rsid w:val="00AF6151"/>
    <w:rsid w:val="00AF754D"/>
    <w:rsid w:val="00AF770A"/>
    <w:rsid w:val="00B036A3"/>
    <w:rsid w:val="00B037E1"/>
    <w:rsid w:val="00B059B4"/>
    <w:rsid w:val="00B06129"/>
    <w:rsid w:val="00B061D7"/>
    <w:rsid w:val="00B07349"/>
    <w:rsid w:val="00B10C8A"/>
    <w:rsid w:val="00B10E56"/>
    <w:rsid w:val="00B208E1"/>
    <w:rsid w:val="00B20E84"/>
    <w:rsid w:val="00B20FC0"/>
    <w:rsid w:val="00B22418"/>
    <w:rsid w:val="00B25913"/>
    <w:rsid w:val="00B262E5"/>
    <w:rsid w:val="00B27A9C"/>
    <w:rsid w:val="00B303D2"/>
    <w:rsid w:val="00B33ED2"/>
    <w:rsid w:val="00B35FEF"/>
    <w:rsid w:val="00B3607F"/>
    <w:rsid w:val="00B40BCE"/>
    <w:rsid w:val="00B410BB"/>
    <w:rsid w:val="00B42072"/>
    <w:rsid w:val="00B43CE8"/>
    <w:rsid w:val="00B5096F"/>
    <w:rsid w:val="00B51622"/>
    <w:rsid w:val="00B51919"/>
    <w:rsid w:val="00B524B4"/>
    <w:rsid w:val="00B6184C"/>
    <w:rsid w:val="00B629AC"/>
    <w:rsid w:val="00B663C8"/>
    <w:rsid w:val="00B74D62"/>
    <w:rsid w:val="00B76FEE"/>
    <w:rsid w:val="00B77E1D"/>
    <w:rsid w:val="00B831DF"/>
    <w:rsid w:val="00B84D03"/>
    <w:rsid w:val="00B857F5"/>
    <w:rsid w:val="00B92D96"/>
    <w:rsid w:val="00B93458"/>
    <w:rsid w:val="00B96474"/>
    <w:rsid w:val="00B97E4D"/>
    <w:rsid w:val="00BA060F"/>
    <w:rsid w:val="00BA211E"/>
    <w:rsid w:val="00BA24AF"/>
    <w:rsid w:val="00BA479C"/>
    <w:rsid w:val="00BB1775"/>
    <w:rsid w:val="00BB496A"/>
    <w:rsid w:val="00BC431E"/>
    <w:rsid w:val="00BC6B37"/>
    <w:rsid w:val="00BD0175"/>
    <w:rsid w:val="00BD46D5"/>
    <w:rsid w:val="00BD543B"/>
    <w:rsid w:val="00BD60DC"/>
    <w:rsid w:val="00BD795D"/>
    <w:rsid w:val="00BE4613"/>
    <w:rsid w:val="00BF1E4D"/>
    <w:rsid w:val="00BF3554"/>
    <w:rsid w:val="00C027D7"/>
    <w:rsid w:val="00C05201"/>
    <w:rsid w:val="00C062C4"/>
    <w:rsid w:val="00C12DE7"/>
    <w:rsid w:val="00C142BE"/>
    <w:rsid w:val="00C173BE"/>
    <w:rsid w:val="00C20518"/>
    <w:rsid w:val="00C20D40"/>
    <w:rsid w:val="00C21C49"/>
    <w:rsid w:val="00C2262B"/>
    <w:rsid w:val="00C23E91"/>
    <w:rsid w:val="00C24A6B"/>
    <w:rsid w:val="00C27C61"/>
    <w:rsid w:val="00C32E2A"/>
    <w:rsid w:val="00C33421"/>
    <w:rsid w:val="00C35A66"/>
    <w:rsid w:val="00C35D8D"/>
    <w:rsid w:val="00C3621F"/>
    <w:rsid w:val="00C37E62"/>
    <w:rsid w:val="00C43976"/>
    <w:rsid w:val="00C50303"/>
    <w:rsid w:val="00C5135F"/>
    <w:rsid w:val="00C549DF"/>
    <w:rsid w:val="00C55137"/>
    <w:rsid w:val="00C55647"/>
    <w:rsid w:val="00C61CCA"/>
    <w:rsid w:val="00C62299"/>
    <w:rsid w:val="00C66400"/>
    <w:rsid w:val="00C66C89"/>
    <w:rsid w:val="00C66F6E"/>
    <w:rsid w:val="00C67346"/>
    <w:rsid w:val="00C67593"/>
    <w:rsid w:val="00C67AB2"/>
    <w:rsid w:val="00C72CAD"/>
    <w:rsid w:val="00C74AA4"/>
    <w:rsid w:val="00C74E2E"/>
    <w:rsid w:val="00C7620C"/>
    <w:rsid w:val="00C77B18"/>
    <w:rsid w:val="00C807AA"/>
    <w:rsid w:val="00C83234"/>
    <w:rsid w:val="00C835C7"/>
    <w:rsid w:val="00C83B2E"/>
    <w:rsid w:val="00C86CCB"/>
    <w:rsid w:val="00C95373"/>
    <w:rsid w:val="00CA2358"/>
    <w:rsid w:val="00CB0358"/>
    <w:rsid w:val="00CB2281"/>
    <w:rsid w:val="00CB502F"/>
    <w:rsid w:val="00CB5126"/>
    <w:rsid w:val="00CB6191"/>
    <w:rsid w:val="00CC4651"/>
    <w:rsid w:val="00CD36B4"/>
    <w:rsid w:val="00CD4BD3"/>
    <w:rsid w:val="00CD73A8"/>
    <w:rsid w:val="00CE1779"/>
    <w:rsid w:val="00CF40E6"/>
    <w:rsid w:val="00D00583"/>
    <w:rsid w:val="00D04002"/>
    <w:rsid w:val="00D0538C"/>
    <w:rsid w:val="00D071C6"/>
    <w:rsid w:val="00D113D7"/>
    <w:rsid w:val="00D12949"/>
    <w:rsid w:val="00D13FFF"/>
    <w:rsid w:val="00D1493D"/>
    <w:rsid w:val="00D2497C"/>
    <w:rsid w:val="00D24F1E"/>
    <w:rsid w:val="00D278B7"/>
    <w:rsid w:val="00D312AD"/>
    <w:rsid w:val="00D327BB"/>
    <w:rsid w:val="00D35010"/>
    <w:rsid w:val="00D3504F"/>
    <w:rsid w:val="00D4040D"/>
    <w:rsid w:val="00D40D29"/>
    <w:rsid w:val="00D572E8"/>
    <w:rsid w:val="00D57B4D"/>
    <w:rsid w:val="00D6051C"/>
    <w:rsid w:val="00D6372E"/>
    <w:rsid w:val="00D660DD"/>
    <w:rsid w:val="00D6615E"/>
    <w:rsid w:val="00D70387"/>
    <w:rsid w:val="00D71BF7"/>
    <w:rsid w:val="00D7541C"/>
    <w:rsid w:val="00D80C06"/>
    <w:rsid w:val="00D81131"/>
    <w:rsid w:val="00D856D9"/>
    <w:rsid w:val="00D86059"/>
    <w:rsid w:val="00D9155B"/>
    <w:rsid w:val="00D94526"/>
    <w:rsid w:val="00D96A36"/>
    <w:rsid w:val="00DA01DD"/>
    <w:rsid w:val="00DA4D3D"/>
    <w:rsid w:val="00DB0214"/>
    <w:rsid w:val="00DB2F10"/>
    <w:rsid w:val="00DB6324"/>
    <w:rsid w:val="00DC2FE1"/>
    <w:rsid w:val="00DD11A0"/>
    <w:rsid w:val="00DD1391"/>
    <w:rsid w:val="00DD42C9"/>
    <w:rsid w:val="00DD45B3"/>
    <w:rsid w:val="00DD61DC"/>
    <w:rsid w:val="00DD652A"/>
    <w:rsid w:val="00DD70FA"/>
    <w:rsid w:val="00DE4249"/>
    <w:rsid w:val="00DE534D"/>
    <w:rsid w:val="00DE5C5D"/>
    <w:rsid w:val="00DE74F5"/>
    <w:rsid w:val="00DF01A7"/>
    <w:rsid w:val="00DF21D6"/>
    <w:rsid w:val="00DF2EF6"/>
    <w:rsid w:val="00DF2F54"/>
    <w:rsid w:val="00DF3BC2"/>
    <w:rsid w:val="00DF3E3F"/>
    <w:rsid w:val="00E042FF"/>
    <w:rsid w:val="00E05CDB"/>
    <w:rsid w:val="00E14914"/>
    <w:rsid w:val="00E220E4"/>
    <w:rsid w:val="00E23A4E"/>
    <w:rsid w:val="00E23C36"/>
    <w:rsid w:val="00E24BF2"/>
    <w:rsid w:val="00E3696E"/>
    <w:rsid w:val="00E37540"/>
    <w:rsid w:val="00E46AC0"/>
    <w:rsid w:val="00E4737F"/>
    <w:rsid w:val="00E54496"/>
    <w:rsid w:val="00E55808"/>
    <w:rsid w:val="00E62EC4"/>
    <w:rsid w:val="00E638CA"/>
    <w:rsid w:val="00E76D3B"/>
    <w:rsid w:val="00E8063A"/>
    <w:rsid w:val="00E82155"/>
    <w:rsid w:val="00E852D2"/>
    <w:rsid w:val="00E8608C"/>
    <w:rsid w:val="00E96C7C"/>
    <w:rsid w:val="00E97933"/>
    <w:rsid w:val="00E979E9"/>
    <w:rsid w:val="00EA1A29"/>
    <w:rsid w:val="00EA2030"/>
    <w:rsid w:val="00EA3C33"/>
    <w:rsid w:val="00EA415D"/>
    <w:rsid w:val="00EA6696"/>
    <w:rsid w:val="00EA753D"/>
    <w:rsid w:val="00EB6BEF"/>
    <w:rsid w:val="00EC149D"/>
    <w:rsid w:val="00EC3336"/>
    <w:rsid w:val="00EC6C07"/>
    <w:rsid w:val="00ED0692"/>
    <w:rsid w:val="00ED095D"/>
    <w:rsid w:val="00ED1248"/>
    <w:rsid w:val="00ED31A5"/>
    <w:rsid w:val="00ED3832"/>
    <w:rsid w:val="00ED4D10"/>
    <w:rsid w:val="00ED58DE"/>
    <w:rsid w:val="00ED5A44"/>
    <w:rsid w:val="00EE1198"/>
    <w:rsid w:val="00EF57E1"/>
    <w:rsid w:val="00EF757D"/>
    <w:rsid w:val="00EF79D0"/>
    <w:rsid w:val="00F002BF"/>
    <w:rsid w:val="00F06382"/>
    <w:rsid w:val="00F06E29"/>
    <w:rsid w:val="00F118C8"/>
    <w:rsid w:val="00F12690"/>
    <w:rsid w:val="00F14715"/>
    <w:rsid w:val="00F2015B"/>
    <w:rsid w:val="00F213BE"/>
    <w:rsid w:val="00F22D26"/>
    <w:rsid w:val="00F22EE4"/>
    <w:rsid w:val="00F23E89"/>
    <w:rsid w:val="00F256C6"/>
    <w:rsid w:val="00F26DFD"/>
    <w:rsid w:val="00F311F0"/>
    <w:rsid w:val="00F31847"/>
    <w:rsid w:val="00F412F9"/>
    <w:rsid w:val="00F50CC4"/>
    <w:rsid w:val="00F54387"/>
    <w:rsid w:val="00F62E2D"/>
    <w:rsid w:val="00F67EE8"/>
    <w:rsid w:val="00F67F5C"/>
    <w:rsid w:val="00F71633"/>
    <w:rsid w:val="00F7329F"/>
    <w:rsid w:val="00F8775F"/>
    <w:rsid w:val="00F91318"/>
    <w:rsid w:val="00F93B73"/>
    <w:rsid w:val="00F95D7B"/>
    <w:rsid w:val="00F97528"/>
    <w:rsid w:val="00FA1A84"/>
    <w:rsid w:val="00FB2522"/>
    <w:rsid w:val="00FC3D19"/>
    <w:rsid w:val="00FC70C2"/>
    <w:rsid w:val="00FC7892"/>
    <w:rsid w:val="00FD0890"/>
    <w:rsid w:val="00FD0F14"/>
    <w:rsid w:val="00FD2479"/>
    <w:rsid w:val="00FD249B"/>
    <w:rsid w:val="00FD2CA0"/>
    <w:rsid w:val="00FD5EFA"/>
    <w:rsid w:val="00FD65D6"/>
    <w:rsid w:val="00FD664F"/>
    <w:rsid w:val="00FE042B"/>
    <w:rsid w:val="00FE0D07"/>
    <w:rsid w:val="00FE263B"/>
    <w:rsid w:val="00FE7C5B"/>
    <w:rsid w:val="00FF0102"/>
    <w:rsid w:val="00FF1C38"/>
    <w:rsid w:val="00FF2998"/>
    <w:rsid w:val="00FF40B7"/>
    <w:rsid w:val="00FF57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7FA41"/>
  <w15:docId w15:val="{C4533979-F48F-4540-9E96-DE2AAA927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063537"/>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D00583"/>
    <w:pPr>
      <w:ind w:left="640" w:hanging="361"/>
      <w:outlineLvl w:val="0"/>
    </w:pPr>
    <w:rPr>
      <w:b/>
      <w:bCs/>
      <w:sz w:val="24"/>
      <w:szCs w:val="24"/>
    </w:rPr>
  </w:style>
  <w:style w:type="paragraph" w:styleId="Heading2">
    <w:name w:val="heading 2"/>
    <w:basedOn w:val="Normal"/>
    <w:next w:val="Normal"/>
    <w:link w:val="Heading2Char"/>
    <w:uiPriority w:val="9"/>
    <w:unhideWhenUsed/>
    <w:qFormat/>
    <w:rsid w:val="006F30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30C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222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873E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0058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D00583"/>
    <w:rPr>
      <w:sz w:val="24"/>
      <w:szCs w:val="24"/>
    </w:rPr>
  </w:style>
  <w:style w:type="character" w:customStyle="1" w:styleId="BodyTextChar">
    <w:name w:val="Body Text Char"/>
    <w:basedOn w:val="DefaultParagraphFont"/>
    <w:link w:val="BodyText"/>
    <w:uiPriority w:val="1"/>
    <w:rsid w:val="00D00583"/>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D00583"/>
    <w:pPr>
      <w:ind w:left="704" w:right="140"/>
      <w:jc w:val="center"/>
    </w:pPr>
    <w:rPr>
      <w:b/>
      <w:bCs/>
      <w:sz w:val="32"/>
      <w:szCs w:val="32"/>
    </w:rPr>
  </w:style>
  <w:style w:type="character" w:customStyle="1" w:styleId="TitleChar">
    <w:name w:val="Title Char"/>
    <w:basedOn w:val="DefaultParagraphFont"/>
    <w:link w:val="Title"/>
    <w:uiPriority w:val="1"/>
    <w:rsid w:val="00D00583"/>
    <w:rPr>
      <w:rFonts w:ascii="Times New Roman" w:eastAsia="Times New Roman" w:hAnsi="Times New Roman" w:cs="Times New Roman"/>
      <w:b/>
      <w:bCs/>
      <w:sz w:val="32"/>
      <w:szCs w:val="32"/>
      <w:lang w:val="id"/>
    </w:rPr>
  </w:style>
  <w:style w:type="paragraph" w:styleId="Header">
    <w:name w:val="header"/>
    <w:basedOn w:val="Normal"/>
    <w:link w:val="HeaderChar"/>
    <w:uiPriority w:val="99"/>
    <w:unhideWhenUsed/>
    <w:rsid w:val="00D00583"/>
    <w:pPr>
      <w:tabs>
        <w:tab w:val="center" w:pos="4680"/>
        <w:tab w:val="right" w:pos="9360"/>
      </w:tabs>
    </w:pPr>
  </w:style>
  <w:style w:type="character" w:customStyle="1" w:styleId="HeaderChar">
    <w:name w:val="Header Char"/>
    <w:basedOn w:val="DefaultParagraphFont"/>
    <w:link w:val="Header"/>
    <w:uiPriority w:val="99"/>
    <w:rsid w:val="00D00583"/>
    <w:rPr>
      <w:rFonts w:ascii="Times New Roman" w:eastAsia="Times New Roman" w:hAnsi="Times New Roman" w:cs="Times New Roman"/>
      <w:lang w:val="id"/>
    </w:rPr>
  </w:style>
  <w:style w:type="paragraph" w:styleId="Footer">
    <w:name w:val="footer"/>
    <w:basedOn w:val="Normal"/>
    <w:link w:val="FooterChar"/>
    <w:uiPriority w:val="99"/>
    <w:unhideWhenUsed/>
    <w:rsid w:val="00D00583"/>
    <w:pPr>
      <w:tabs>
        <w:tab w:val="center" w:pos="4680"/>
        <w:tab w:val="right" w:pos="9360"/>
      </w:tabs>
    </w:pPr>
  </w:style>
  <w:style w:type="character" w:customStyle="1" w:styleId="FooterChar">
    <w:name w:val="Footer Char"/>
    <w:basedOn w:val="DefaultParagraphFont"/>
    <w:link w:val="Footer"/>
    <w:uiPriority w:val="99"/>
    <w:rsid w:val="00D00583"/>
    <w:rPr>
      <w:rFonts w:ascii="Times New Roman" w:eastAsia="Times New Roman" w:hAnsi="Times New Roman" w:cs="Times New Roman"/>
      <w:lang w:val="id"/>
    </w:rPr>
  </w:style>
  <w:style w:type="paragraph" w:styleId="NoSpacing">
    <w:name w:val="No Spacing"/>
    <w:uiPriority w:val="1"/>
    <w:qFormat/>
    <w:rsid w:val="006D3EBA"/>
    <w:pPr>
      <w:widowControl w:val="0"/>
      <w:autoSpaceDE w:val="0"/>
      <w:autoSpaceDN w:val="0"/>
      <w:spacing w:after="0" w:line="240" w:lineRule="auto"/>
    </w:pPr>
    <w:rPr>
      <w:rFonts w:ascii="Times New Roman" w:eastAsia="Times New Roman" w:hAnsi="Times New Roman" w:cs="Times New Roman"/>
      <w:lang w:val="id"/>
    </w:rPr>
  </w:style>
  <w:style w:type="character" w:styleId="Strong">
    <w:name w:val="Strong"/>
    <w:basedOn w:val="DefaultParagraphFont"/>
    <w:uiPriority w:val="22"/>
    <w:qFormat/>
    <w:rsid w:val="006D3EBA"/>
    <w:rPr>
      <w:b/>
      <w:bCs/>
    </w:rPr>
  </w:style>
  <w:style w:type="paragraph" w:styleId="BalloonText">
    <w:name w:val="Balloon Text"/>
    <w:basedOn w:val="Normal"/>
    <w:link w:val="BalloonTextChar"/>
    <w:uiPriority w:val="99"/>
    <w:semiHidden/>
    <w:unhideWhenUsed/>
    <w:rsid w:val="00125FA0"/>
    <w:rPr>
      <w:rFonts w:ascii="Tahoma" w:hAnsi="Tahoma" w:cs="Tahoma"/>
      <w:sz w:val="16"/>
      <w:szCs w:val="16"/>
    </w:rPr>
  </w:style>
  <w:style w:type="character" w:customStyle="1" w:styleId="BalloonTextChar">
    <w:name w:val="Balloon Text Char"/>
    <w:basedOn w:val="DefaultParagraphFont"/>
    <w:link w:val="BalloonText"/>
    <w:uiPriority w:val="99"/>
    <w:semiHidden/>
    <w:rsid w:val="00125FA0"/>
    <w:rPr>
      <w:rFonts w:ascii="Tahoma" w:eastAsia="Times New Roman" w:hAnsi="Tahoma" w:cs="Tahoma"/>
      <w:sz w:val="16"/>
      <w:szCs w:val="16"/>
      <w:lang w:val="id"/>
    </w:rPr>
  </w:style>
  <w:style w:type="paragraph" w:styleId="ListParagraph">
    <w:name w:val="List Paragraph"/>
    <w:basedOn w:val="Normal"/>
    <w:link w:val="ListParagraphChar"/>
    <w:uiPriority w:val="34"/>
    <w:qFormat/>
    <w:rsid w:val="00931901"/>
    <w:pPr>
      <w:ind w:left="720"/>
      <w:contextualSpacing/>
    </w:pPr>
  </w:style>
  <w:style w:type="character" w:styleId="SubtleEmphasis">
    <w:name w:val="Subtle Emphasis"/>
    <w:basedOn w:val="DefaultParagraphFont"/>
    <w:uiPriority w:val="19"/>
    <w:qFormat/>
    <w:rsid w:val="0050542C"/>
    <w:rPr>
      <w:i/>
      <w:iCs/>
      <w:color w:val="808080" w:themeColor="text1" w:themeTint="7F"/>
    </w:rPr>
  </w:style>
  <w:style w:type="paragraph" w:styleId="Subtitle">
    <w:name w:val="Subtitle"/>
    <w:basedOn w:val="Normal"/>
    <w:next w:val="Normal"/>
    <w:link w:val="SubtitleChar"/>
    <w:uiPriority w:val="11"/>
    <w:qFormat/>
    <w:rsid w:val="009A54B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A54B4"/>
    <w:rPr>
      <w:rFonts w:asciiTheme="majorHAnsi" w:eastAsiaTheme="majorEastAsia" w:hAnsiTheme="majorHAnsi" w:cstheme="majorBidi"/>
      <w:i/>
      <w:iCs/>
      <w:color w:val="4F81BD" w:themeColor="accent1"/>
      <w:spacing w:val="15"/>
      <w:sz w:val="24"/>
      <w:szCs w:val="24"/>
      <w:lang w:val="id"/>
    </w:rPr>
  </w:style>
  <w:style w:type="character" w:styleId="Emphasis">
    <w:name w:val="Emphasis"/>
    <w:basedOn w:val="DefaultParagraphFont"/>
    <w:uiPriority w:val="20"/>
    <w:qFormat/>
    <w:rsid w:val="009A54B4"/>
    <w:rPr>
      <w:i/>
      <w:iCs/>
    </w:rPr>
  </w:style>
  <w:style w:type="table" w:styleId="TableGrid">
    <w:name w:val="Table Grid"/>
    <w:basedOn w:val="TableNormal"/>
    <w:uiPriority w:val="39"/>
    <w:rsid w:val="005A2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w:basedOn w:val="Heading5"/>
    <w:next w:val="Heading5"/>
    <w:uiPriority w:val="35"/>
    <w:unhideWhenUsed/>
    <w:qFormat/>
    <w:rsid w:val="00750926"/>
    <w:pPr>
      <w:widowControl/>
      <w:autoSpaceDE/>
      <w:autoSpaceDN/>
      <w:spacing w:after="160" w:line="360" w:lineRule="auto"/>
    </w:pPr>
    <w:rPr>
      <w:rFonts w:ascii="Times New Roman" w:eastAsiaTheme="minorHAnsi" w:hAnsi="Times New Roman" w:cstheme="minorBidi"/>
      <w:b/>
      <w:iCs/>
      <w:color w:val="000000" w:themeColor="text1"/>
      <w:sz w:val="24"/>
      <w:szCs w:val="18"/>
      <w:lang w:val="en-US"/>
    </w:rPr>
  </w:style>
  <w:style w:type="paragraph" w:customStyle="1" w:styleId="Default">
    <w:name w:val="Default"/>
    <w:rsid w:val="004A2192"/>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D095D"/>
    <w:rPr>
      <w:color w:val="0000FF" w:themeColor="hyperlink"/>
      <w:u w:val="single"/>
    </w:rPr>
  </w:style>
  <w:style w:type="paragraph" w:styleId="TOCHeading">
    <w:name w:val="TOC Heading"/>
    <w:basedOn w:val="Heading1"/>
    <w:next w:val="Normal"/>
    <w:uiPriority w:val="39"/>
    <w:unhideWhenUsed/>
    <w:qFormat/>
    <w:rsid w:val="009F7C88"/>
    <w:pPr>
      <w:keepNext/>
      <w:keepLines/>
      <w:widowControl/>
      <w:autoSpaceDE/>
      <w:autoSpaceDN/>
      <w:spacing w:before="480" w:line="276" w:lineRule="auto"/>
      <w:ind w:left="0" w:firstLine="0"/>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4212B5"/>
    <w:pPr>
      <w:spacing w:after="100"/>
    </w:pPr>
    <w:rPr>
      <w:b/>
      <w:noProof/>
    </w:rPr>
  </w:style>
  <w:style w:type="character" w:customStyle="1" w:styleId="Heading5Char">
    <w:name w:val="Heading 5 Char"/>
    <w:basedOn w:val="DefaultParagraphFont"/>
    <w:link w:val="Heading5"/>
    <w:uiPriority w:val="9"/>
    <w:semiHidden/>
    <w:rsid w:val="004873E1"/>
    <w:rPr>
      <w:rFonts w:asciiTheme="majorHAnsi" w:eastAsiaTheme="majorEastAsia" w:hAnsiTheme="majorHAnsi" w:cstheme="majorBidi"/>
      <w:color w:val="243F60" w:themeColor="accent1" w:themeShade="7F"/>
      <w:lang w:val="id"/>
    </w:rPr>
  </w:style>
  <w:style w:type="character" w:customStyle="1" w:styleId="Heading2Char">
    <w:name w:val="Heading 2 Char"/>
    <w:basedOn w:val="DefaultParagraphFont"/>
    <w:link w:val="Heading2"/>
    <w:uiPriority w:val="9"/>
    <w:rsid w:val="006F30CE"/>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6F30CE"/>
    <w:rPr>
      <w:rFonts w:asciiTheme="majorHAnsi" w:eastAsiaTheme="majorEastAsia" w:hAnsiTheme="majorHAnsi" w:cstheme="majorBidi"/>
      <w:b/>
      <w:bCs/>
      <w:color w:val="4F81BD" w:themeColor="accent1"/>
      <w:lang w:val="id"/>
    </w:rPr>
  </w:style>
  <w:style w:type="paragraph" w:styleId="TOC2">
    <w:name w:val="toc 2"/>
    <w:basedOn w:val="Normal"/>
    <w:next w:val="Normal"/>
    <w:autoRedefine/>
    <w:uiPriority w:val="39"/>
    <w:unhideWhenUsed/>
    <w:rsid w:val="00946F1B"/>
    <w:pPr>
      <w:spacing w:after="100"/>
      <w:ind w:left="220"/>
    </w:pPr>
  </w:style>
  <w:style w:type="paragraph" w:styleId="TOC3">
    <w:name w:val="toc 3"/>
    <w:basedOn w:val="Normal"/>
    <w:next w:val="Normal"/>
    <w:autoRedefine/>
    <w:uiPriority w:val="39"/>
    <w:unhideWhenUsed/>
    <w:rsid w:val="00946F1B"/>
    <w:pPr>
      <w:spacing w:after="100"/>
      <w:ind w:left="440"/>
    </w:pPr>
  </w:style>
  <w:style w:type="paragraph" w:styleId="TOC4">
    <w:name w:val="toc 4"/>
    <w:basedOn w:val="Normal"/>
    <w:next w:val="Normal"/>
    <w:autoRedefine/>
    <w:uiPriority w:val="39"/>
    <w:unhideWhenUsed/>
    <w:rsid w:val="00946F1B"/>
    <w:pPr>
      <w:widowControl/>
      <w:autoSpaceDE/>
      <w:autoSpaceDN/>
      <w:spacing w:after="100" w:line="276" w:lineRule="auto"/>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946F1B"/>
    <w:pPr>
      <w:widowControl/>
      <w:autoSpaceDE/>
      <w:autoSpaceDN/>
      <w:spacing w:after="100" w:line="276" w:lineRule="auto"/>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946F1B"/>
    <w:pPr>
      <w:widowControl/>
      <w:autoSpaceDE/>
      <w:autoSpaceDN/>
      <w:spacing w:after="100" w:line="276"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946F1B"/>
    <w:pPr>
      <w:widowControl/>
      <w:autoSpaceDE/>
      <w:autoSpaceDN/>
      <w:spacing w:after="100" w:line="276"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946F1B"/>
    <w:pPr>
      <w:widowControl/>
      <w:autoSpaceDE/>
      <w:autoSpaceDN/>
      <w:spacing w:after="100" w:line="276"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946F1B"/>
    <w:pPr>
      <w:widowControl/>
      <w:autoSpaceDE/>
      <w:autoSpaceDN/>
      <w:spacing w:after="100" w:line="276" w:lineRule="auto"/>
      <w:ind w:left="1760"/>
    </w:pPr>
    <w:rPr>
      <w:rFonts w:asciiTheme="minorHAnsi" w:eastAsiaTheme="minorEastAsia" w:hAnsiTheme="minorHAnsi" w:cstheme="minorBidi"/>
      <w:lang w:val="en-US"/>
    </w:rPr>
  </w:style>
  <w:style w:type="paragraph" w:styleId="Bibliography">
    <w:name w:val="Bibliography"/>
    <w:basedOn w:val="Normal"/>
    <w:next w:val="Normal"/>
    <w:uiPriority w:val="37"/>
    <w:unhideWhenUsed/>
    <w:rsid w:val="00523E21"/>
    <w:pPr>
      <w:widowControl/>
      <w:autoSpaceDE/>
      <w:autoSpaceDN/>
      <w:spacing w:after="160" w:line="259" w:lineRule="auto"/>
    </w:pPr>
    <w:rPr>
      <w:rFonts w:asciiTheme="minorHAnsi" w:eastAsiaTheme="minorHAnsi" w:hAnsiTheme="minorHAnsi" w:cstheme="minorBidi"/>
      <w:lang w:val="en-US"/>
    </w:rPr>
  </w:style>
  <w:style w:type="character" w:customStyle="1" w:styleId="ListParagraphChar">
    <w:name w:val="List Paragraph Char"/>
    <w:basedOn w:val="DefaultParagraphFont"/>
    <w:link w:val="ListParagraph"/>
    <w:uiPriority w:val="34"/>
    <w:rsid w:val="007E7B44"/>
    <w:rPr>
      <w:rFonts w:ascii="Times New Roman" w:eastAsia="Times New Roman" w:hAnsi="Times New Roman" w:cs="Times New Roman"/>
      <w:lang w:val="id"/>
    </w:rPr>
  </w:style>
  <w:style w:type="character" w:styleId="IntenseEmphasis">
    <w:name w:val="Intense Emphasis"/>
    <w:basedOn w:val="DefaultParagraphFont"/>
    <w:uiPriority w:val="21"/>
    <w:qFormat/>
    <w:rsid w:val="00BA479C"/>
    <w:rPr>
      <w:b/>
      <w:bCs/>
      <w:i/>
      <w:iCs/>
      <w:color w:val="4F81BD" w:themeColor="accent1"/>
    </w:rPr>
  </w:style>
  <w:style w:type="table" w:styleId="LightShading">
    <w:name w:val="Light Shading"/>
    <w:basedOn w:val="TableNormal"/>
    <w:uiPriority w:val="60"/>
    <w:rsid w:val="00FA1A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A1A8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A1A84"/>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BAB">
    <w:name w:val="BAB"/>
    <w:basedOn w:val="Heading1"/>
    <w:link w:val="BABChar"/>
    <w:qFormat/>
    <w:rsid w:val="00D71BF7"/>
    <w:pPr>
      <w:keepNext/>
      <w:keepLines/>
      <w:widowControl/>
      <w:autoSpaceDE/>
      <w:autoSpaceDN/>
      <w:spacing w:before="240" w:after="120"/>
      <w:ind w:left="0" w:firstLine="0"/>
      <w:jc w:val="center"/>
    </w:pPr>
    <w:rPr>
      <w:rFonts w:eastAsiaTheme="majorEastAsia"/>
    </w:rPr>
  </w:style>
  <w:style w:type="character" w:customStyle="1" w:styleId="BABChar">
    <w:name w:val="BAB Char"/>
    <w:basedOn w:val="Heading1Char"/>
    <w:link w:val="BAB"/>
    <w:rsid w:val="00D71BF7"/>
    <w:rPr>
      <w:rFonts w:ascii="Times New Roman" w:eastAsiaTheme="majorEastAsia" w:hAnsi="Times New Roman" w:cs="Times New Roman"/>
      <w:b/>
      <w:bCs/>
      <w:sz w:val="24"/>
      <w:szCs w:val="24"/>
      <w:lang w:val="id"/>
    </w:rPr>
  </w:style>
  <w:style w:type="paragraph" w:customStyle="1" w:styleId="babproposal">
    <w:name w:val="babproposal"/>
    <w:basedOn w:val="Heading1"/>
    <w:link w:val="babproposalChar"/>
    <w:qFormat/>
    <w:rsid w:val="0019679E"/>
    <w:pPr>
      <w:keepNext/>
      <w:keepLines/>
      <w:widowControl/>
      <w:tabs>
        <w:tab w:val="left" w:pos="1272"/>
      </w:tabs>
      <w:autoSpaceDE/>
      <w:autoSpaceDN/>
      <w:spacing w:before="240"/>
      <w:ind w:left="0" w:firstLine="0"/>
      <w:jc w:val="center"/>
    </w:pPr>
    <w:rPr>
      <w:rFonts w:eastAsiaTheme="majorEastAsia"/>
      <w:bCs w:val="0"/>
      <w:color w:val="365F91" w:themeColor="accent1" w:themeShade="BF"/>
    </w:rPr>
  </w:style>
  <w:style w:type="character" w:customStyle="1" w:styleId="babproposalChar">
    <w:name w:val="babproposal Char"/>
    <w:basedOn w:val="Heading1Char"/>
    <w:link w:val="babproposal"/>
    <w:rsid w:val="0019679E"/>
    <w:rPr>
      <w:rFonts w:ascii="Times New Roman" w:eastAsiaTheme="majorEastAsia" w:hAnsi="Times New Roman" w:cs="Times New Roman"/>
      <w:b/>
      <w:bCs w:val="0"/>
      <w:color w:val="365F91" w:themeColor="accent1" w:themeShade="BF"/>
      <w:sz w:val="24"/>
      <w:szCs w:val="24"/>
      <w:lang w:val="id"/>
    </w:rPr>
  </w:style>
  <w:style w:type="character" w:customStyle="1" w:styleId="Heading4Char">
    <w:name w:val="Heading 4 Char"/>
    <w:basedOn w:val="DefaultParagraphFont"/>
    <w:link w:val="Heading4"/>
    <w:uiPriority w:val="9"/>
    <w:rsid w:val="00902225"/>
    <w:rPr>
      <w:rFonts w:asciiTheme="majorHAnsi" w:eastAsiaTheme="majorEastAsia" w:hAnsiTheme="majorHAnsi" w:cstheme="majorBidi"/>
      <w:b/>
      <w:bCs/>
      <w:i/>
      <w:iCs/>
      <w:color w:val="4F81BD" w:themeColor="accent1"/>
      <w:lang w:val="id"/>
    </w:rPr>
  </w:style>
  <w:style w:type="paragraph" w:styleId="Quote">
    <w:name w:val="Quote"/>
    <w:basedOn w:val="Normal"/>
    <w:next w:val="Normal"/>
    <w:link w:val="QuoteChar"/>
    <w:uiPriority w:val="29"/>
    <w:qFormat/>
    <w:rsid w:val="004A3D0E"/>
    <w:pPr>
      <w:widowControl/>
      <w:autoSpaceDE/>
      <w:autoSpaceDN/>
      <w:spacing w:after="200" w:line="276" w:lineRule="auto"/>
    </w:pPr>
    <w:rPr>
      <w:rFonts w:asciiTheme="minorHAnsi" w:eastAsiaTheme="minorHAnsi" w:hAnsiTheme="minorHAnsi" w:cstheme="minorBidi"/>
      <w:i/>
      <w:iCs/>
      <w:color w:val="000000" w:themeColor="text1"/>
      <w:lang w:val="en-US"/>
    </w:rPr>
  </w:style>
  <w:style w:type="character" w:customStyle="1" w:styleId="QuoteChar">
    <w:name w:val="Quote Char"/>
    <w:basedOn w:val="DefaultParagraphFont"/>
    <w:link w:val="Quote"/>
    <w:uiPriority w:val="29"/>
    <w:rsid w:val="004A3D0E"/>
    <w:rPr>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95329">
      <w:bodyDiv w:val="1"/>
      <w:marLeft w:val="0"/>
      <w:marRight w:val="0"/>
      <w:marTop w:val="0"/>
      <w:marBottom w:val="0"/>
      <w:divBdr>
        <w:top w:val="none" w:sz="0" w:space="0" w:color="auto"/>
        <w:left w:val="none" w:sz="0" w:space="0" w:color="auto"/>
        <w:bottom w:val="none" w:sz="0" w:space="0" w:color="auto"/>
        <w:right w:val="none" w:sz="0" w:space="0" w:color="auto"/>
      </w:divBdr>
      <w:divsChild>
        <w:div w:id="1840195029">
          <w:marLeft w:val="446"/>
          <w:marRight w:val="0"/>
          <w:marTop w:val="0"/>
          <w:marBottom w:val="240"/>
          <w:divBdr>
            <w:top w:val="none" w:sz="0" w:space="0" w:color="auto"/>
            <w:left w:val="none" w:sz="0" w:space="0" w:color="auto"/>
            <w:bottom w:val="none" w:sz="0" w:space="0" w:color="auto"/>
            <w:right w:val="none" w:sz="0" w:space="0" w:color="auto"/>
          </w:divBdr>
        </w:div>
      </w:divsChild>
    </w:div>
    <w:div w:id="164589822">
      <w:bodyDiv w:val="1"/>
      <w:marLeft w:val="0"/>
      <w:marRight w:val="0"/>
      <w:marTop w:val="0"/>
      <w:marBottom w:val="0"/>
      <w:divBdr>
        <w:top w:val="none" w:sz="0" w:space="0" w:color="auto"/>
        <w:left w:val="none" w:sz="0" w:space="0" w:color="auto"/>
        <w:bottom w:val="none" w:sz="0" w:space="0" w:color="auto"/>
        <w:right w:val="none" w:sz="0" w:space="0" w:color="auto"/>
      </w:divBdr>
    </w:div>
    <w:div w:id="762994701">
      <w:bodyDiv w:val="1"/>
      <w:marLeft w:val="0"/>
      <w:marRight w:val="0"/>
      <w:marTop w:val="0"/>
      <w:marBottom w:val="0"/>
      <w:divBdr>
        <w:top w:val="none" w:sz="0" w:space="0" w:color="auto"/>
        <w:left w:val="none" w:sz="0" w:space="0" w:color="auto"/>
        <w:bottom w:val="none" w:sz="0" w:space="0" w:color="auto"/>
        <w:right w:val="none" w:sz="0" w:space="0" w:color="auto"/>
      </w:divBdr>
      <w:divsChild>
        <w:div w:id="253247120">
          <w:marLeft w:val="446"/>
          <w:marRight w:val="0"/>
          <w:marTop w:val="0"/>
          <w:marBottom w:val="240"/>
          <w:divBdr>
            <w:top w:val="none" w:sz="0" w:space="0" w:color="auto"/>
            <w:left w:val="none" w:sz="0" w:space="0" w:color="auto"/>
            <w:bottom w:val="none" w:sz="0" w:space="0" w:color="auto"/>
            <w:right w:val="none" w:sz="0" w:space="0" w:color="auto"/>
          </w:divBdr>
        </w:div>
      </w:divsChild>
    </w:div>
    <w:div w:id="1850100705">
      <w:bodyDiv w:val="1"/>
      <w:marLeft w:val="0"/>
      <w:marRight w:val="0"/>
      <w:marTop w:val="0"/>
      <w:marBottom w:val="0"/>
      <w:divBdr>
        <w:top w:val="none" w:sz="0" w:space="0" w:color="auto"/>
        <w:left w:val="none" w:sz="0" w:space="0" w:color="auto"/>
        <w:bottom w:val="none" w:sz="0" w:space="0" w:color="auto"/>
        <w:right w:val="none" w:sz="0" w:space="0" w:color="auto"/>
      </w:divBdr>
    </w:div>
    <w:div w:id="1922372805">
      <w:bodyDiv w:val="1"/>
      <w:marLeft w:val="0"/>
      <w:marRight w:val="0"/>
      <w:marTop w:val="0"/>
      <w:marBottom w:val="0"/>
      <w:divBdr>
        <w:top w:val="none" w:sz="0" w:space="0" w:color="auto"/>
        <w:left w:val="none" w:sz="0" w:space="0" w:color="auto"/>
        <w:bottom w:val="none" w:sz="0" w:space="0" w:color="auto"/>
        <w:right w:val="none" w:sz="0" w:space="0" w:color="auto"/>
      </w:divBdr>
    </w:div>
    <w:div w:id="196650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r09</b:Tag>
    <b:SourceType>Book</b:SourceType>
    <b:Guid>{2656FA3F-94DF-4877-8E52-7E2457CE6D3F}</b:Guid>
    <b:Author>
      <b:Author>
        <b:NameList>
          <b:Person>
            <b:Last>Hurd</b:Last>
            <b:First>Daniel</b:First>
          </b:Person>
          <b:Person>
            <b:Last>Jenuings</b:Last>
          </b:Person>
          <b:Person>
            <b:Last>Erin</b:Last>
          </b:Person>
        </b:NameList>
      </b:Author>
    </b:Author>
    <b:Title>STANDARDIZED EDUCATIONAL GAMES RATINGS: SUGGESTED CRITERIA</b:Title>
    <b:Year>2009</b:Year>
    <b:City>London</b:City>
    <b:RefOrder>1</b:RefOrder>
  </b:Source>
  <b:Source>
    <b:Tag>Naz12</b:Tag>
    <b:SourceType>Book</b:SourceType>
    <b:Guid>{FEED0C31-D9DA-4CA3-8D5B-AF6295160DDD}</b:Guid>
    <b:Author>
      <b:Author>
        <b:NameList>
          <b:Person>
            <b:Last>Nazruddin</b:Last>
            <b:First>Safaat</b:First>
          </b:Person>
        </b:NameList>
      </b:Author>
    </b:Author>
    <b:Title>PEMOGRAMAN APLIKASI MOBILE SMARTPHONE DAN TABLET PC BERBASIS ANDROID</b:Title>
    <b:Year>2012</b:Year>
    <b:City>Bandung</b:City>
    <b:Publisher>E-Book Informatika</b:Publisher>
    <b:RefOrder>2</b:RefOrder>
  </b:Source>
  <b:Source>
    <b:Tag>War08</b:Tag>
    <b:SourceType>InternetSite</b:SourceType>
    <b:Guid>{BAC1E8D0-8458-43FD-9DE4-D6490BC9213F}</b:Guid>
    <b:Author>
      <b:Author>
        <b:NameList>
          <b:Person>
            <b:Last>Ward</b:Last>
            <b:First>J.</b:First>
          </b:Person>
        </b:NameList>
      </b:Author>
    </b:Author>
    <b:Title>What is a Game Engine?</b:Title>
    <b:Year>2008</b:Year>
    <b:InternetSiteTitle>Game Career Guide</b:InternetSiteTitle>
    <b:Month>April</b:Month>
    <b:Day>29</b:Day>
    <b:URL>https://www.gamecareerguide.com/features/529/what_is_a_game_.php</b:URL>
    <b:RefOrder>5</b:RefOrder>
  </b:Source>
  <b:Source>
    <b:Tag>Win13</b:Tag>
    <b:SourceType>Book</b:SourceType>
    <b:Guid>{CB3E28C2-8DAF-450A-91C0-55044BC16F51}</b:Guid>
    <b:Title>SUKSES MEMBANGUN APLIKASI PENJUALAN DENGAN JAVA</b:Title>
    <b:Year>2013</b:Year>
    <b:City>Jakarta</b:City>
    <b:Publisher>Elex Media Komputindo</b:Publisher>
    <b:Author>
      <b:Author>
        <b:NameList>
          <b:Person>
            <b:Last>Windu</b:Last>
          </b:Person>
          <b:Person>
            <b:Last>Grace</b:Last>
          </b:Person>
        </b:NameList>
      </b:Author>
    </b:Author>
    <b:RefOrder>3</b:RefOrder>
  </b:Source>
</b:Sources>
</file>

<file path=customXml/itemProps1.xml><?xml version="1.0" encoding="utf-8"?>
<ds:datastoreItem xmlns:ds="http://schemas.openxmlformats.org/officeDocument/2006/customXml" ds:itemID="{685A85FB-9D57-4E26-A58B-C25840275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3</TotalTime>
  <Pages>10</Pages>
  <Words>2843</Words>
  <Characters>16209</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ji</dc:creator>
  <cp:lastModifiedBy>Handy Setiawan</cp:lastModifiedBy>
  <cp:revision>430</cp:revision>
  <cp:lastPrinted>2021-11-09T01:42:00Z</cp:lastPrinted>
  <dcterms:created xsi:type="dcterms:W3CDTF">2021-09-23T04:32:00Z</dcterms:created>
  <dcterms:modified xsi:type="dcterms:W3CDTF">2022-04-1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33f74-d02c-3732-a71d-af22c6239e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